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39756077"/>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39756078"/>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3E63F50B" w14:textId="14C7C82A" w:rsidR="00035717"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39756077" w:history="1">
            <w:r w:rsidR="00035717" w:rsidRPr="00AF5EFF">
              <w:rPr>
                <w:rStyle w:val="Hyperlink"/>
                <w:rFonts w:ascii="Times New Roman" w:hAnsi="Times New Roman" w:cs="Times New Roman"/>
                <w:noProof/>
              </w:rPr>
              <w:t>ABSTRACT</w:t>
            </w:r>
            <w:r w:rsidR="00035717">
              <w:rPr>
                <w:noProof/>
                <w:webHidden/>
              </w:rPr>
              <w:tab/>
            </w:r>
            <w:r w:rsidR="00035717">
              <w:rPr>
                <w:noProof/>
                <w:webHidden/>
              </w:rPr>
              <w:fldChar w:fldCharType="begin"/>
            </w:r>
            <w:r w:rsidR="00035717">
              <w:rPr>
                <w:noProof/>
                <w:webHidden/>
              </w:rPr>
              <w:instrText xml:space="preserve"> PAGEREF _Toc39756077 \h </w:instrText>
            </w:r>
            <w:r w:rsidR="00035717">
              <w:rPr>
                <w:noProof/>
                <w:webHidden/>
              </w:rPr>
            </w:r>
            <w:r w:rsidR="00035717">
              <w:rPr>
                <w:noProof/>
                <w:webHidden/>
              </w:rPr>
              <w:fldChar w:fldCharType="separate"/>
            </w:r>
            <w:r w:rsidR="00035717">
              <w:rPr>
                <w:noProof/>
                <w:webHidden/>
              </w:rPr>
              <w:t>2</w:t>
            </w:r>
            <w:r w:rsidR="00035717">
              <w:rPr>
                <w:noProof/>
                <w:webHidden/>
              </w:rPr>
              <w:fldChar w:fldCharType="end"/>
            </w:r>
          </w:hyperlink>
        </w:p>
        <w:p w14:paraId="1BBC857C" w14:textId="0874C8A8" w:rsidR="00035717" w:rsidRDefault="00035717">
          <w:pPr>
            <w:pStyle w:val="TOC1"/>
            <w:tabs>
              <w:tab w:val="right" w:leader="dot" w:pos="9350"/>
            </w:tabs>
            <w:rPr>
              <w:rFonts w:eastAsiaTheme="minorEastAsia"/>
              <w:noProof/>
            </w:rPr>
          </w:pPr>
          <w:hyperlink w:anchor="_Toc39756078" w:history="1">
            <w:r w:rsidRPr="00AF5EFF">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39756078 \h </w:instrText>
            </w:r>
            <w:r>
              <w:rPr>
                <w:noProof/>
                <w:webHidden/>
              </w:rPr>
            </w:r>
            <w:r>
              <w:rPr>
                <w:noProof/>
                <w:webHidden/>
              </w:rPr>
              <w:fldChar w:fldCharType="separate"/>
            </w:r>
            <w:r>
              <w:rPr>
                <w:noProof/>
                <w:webHidden/>
              </w:rPr>
              <w:t>3</w:t>
            </w:r>
            <w:r>
              <w:rPr>
                <w:noProof/>
                <w:webHidden/>
              </w:rPr>
              <w:fldChar w:fldCharType="end"/>
            </w:r>
          </w:hyperlink>
        </w:p>
        <w:p w14:paraId="2A599B66" w14:textId="16F3C3B5" w:rsidR="00035717" w:rsidRDefault="00035717">
          <w:pPr>
            <w:pStyle w:val="TOC1"/>
            <w:tabs>
              <w:tab w:val="right" w:leader="dot" w:pos="9350"/>
            </w:tabs>
            <w:rPr>
              <w:rFonts w:eastAsiaTheme="minorEastAsia"/>
              <w:noProof/>
            </w:rPr>
          </w:pPr>
          <w:hyperlink w:anchor="_Toc39756079" w:history="1">
            <w:r w:rsidRPr="00AF5EFF">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39756079 \h </w:instrText>
            </w:r>
            <w:r>
              <w:rPr>
                <w:noProof/>
                <w:webHidden/>
              </w:rPr>
            </w:r>
            <w:r>
              <w:rPr>
                <w:noProof/>
                <w:webHidden/>
              </w:rPr>
              <w:fldChar w:fldCharType="separate"/>
            </w:r>
            <w:r>
              <w:rPr>
                <w:noProof/>
                <w:webHidden/>
              </w:rPr>
              <w:t>5</w:t>
            </w:r>
            <w:r>
              <w:rPr>
                <w:noProof/>
                <w:webHidden/>
              </w:rPr>
              <w:fldChar w:fldCharType="end"/>
            </w:r>
          </w:hyperlink>
        </w:p>
        <w:p w14:paraId="4AAB581E" w14:textId="1F33EDEF" w:rsidR="00035717" w:rsidRDefault="00035717">
          <w:pPr>
            <w:pStyle w:val="TOC2"/>
            <w:tabs>
              <w:tab w:val="right" w:leader="dot" w:pos="9350"/>
            </w:tabs>
            <w:rPr>
              <w:rFonts w:eastAsiaTheme="minorEastAsia"/>
              <w:noProof/>
            </w:rPr>
          </w:pPr>
          <w:hyperlink w:anchor="_Toc39756080" w:history="1">
            <w:r w:rsidRPr="00AF5EFF">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39756080 \h </w:instrText>
            </w:r>
            <w:r>
              <w:rPr>
                <w:noProof/>
                <w:webHidden/>
              </w:rPr>
            </w:r>
            <w:r>
              <w:rPr>
                <w:noProof/>
                <w:webHidden/>
              </w:rPr>
              <w:fldChar w:fldCharType="separate"/>
            </w:r>
            <w:r>
              <w:rPr>
                <w:noProof/>
                <w:webHidden/>
              </w:rPr>
              <w:t>6</w:t>
            </w:r>
            <w:r>
              <w:rPr>
                <w:noProof/>
                <w:webHidden/>
              </w:rPr>
              <w:fldChar w:fldCharType="end"/>
            </w:r>
          </w:hyperlink>
        </w:p>
        <w:p w14:paraId="2A605C5A" w14:textId="7EFA30DE" w:rsidR="00035717" w:rsidRDefault="00035717">
          <w:pPr>
            <w:pStyle w:val="TOC2"/>
            <w:tabs>
              <w:tab w:val="right" w:leader="dot" w:pos="9350"/>
            </w:tabs>
            <w:rPr>
              <w:rFonts w:eastAsiaTheme="minorEastAsia"/>
              <w:noProof/>
            </w:rPr>
          </w:pPr>
          <w:hyperlink w:anchor="_Toc39756081" w:history="1">
            <w:r w:rsidRPr="00AF5EFF">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39756081 \h </w:instrText>
            </w:r>
            <w:r>
              <w:rPr>
                <w:noProof/>
                <w:webHidden/>
              </w:rPr>
            </w:r>
            <w:r>
              <w:rPr>
                <w:noProof/>
                <w:webHidden/>
              </w:rPr>
              <w:fldChar w:fldCharType="separate"/>
            </w:r>
            <w:r>
              <w:rPr>
                <w:noProof/>
                <w:webHidden/>
              </w:rPr>
              <w:t>8</w:t>
            </w:r>
            <w:r>
              <w:rPr>
                <w:noProof/>
                <w:webHidden/>
              </w:rPr>
              <w:fldChar w:fldCharType="end"/>
            </w:r>
          </w:hyperlink>
        </w:p>
        <w:p w14:paraId="4DC3C049" w14:textId="444A3499" w:rsidR="00035717" w:rsidRDefault="00035717">
          <w:pPr>
            <w:pStyle w:val="TOC3"/>
            <w:tabs>
              <w:tab w:val="right" w:leader="dot" w:pos="9350"/>
            </w:tabs>
            <w:rPr>
              <w:rFonts w:eastAsiaTheme="minorEastAsia"/>
              <w:noProof/>
            </w:rPr>
          </w:pPr>
          <w:hyperlink w:anchor="_Toc39756082" w:history="1">
            <w:r w:rsidRPr="00AF5EFF">
              <w:rPr>
                <w:rStyle w:val="Hyperlink"/>
                <w:rFonts w:ascii="Times New Roman" w:hAnsi="Times New Roman" w:cs="Times New Roman"/>
                <w:i/>
                <w:iCs/>
                <w:noProof/>
              </w:rPr>
              <w:t>Deviancy Training in Group Mentorship Interventions</w:t>
            </w:r>
            <w:r>
              <w:rPr>
                <w:noProof/>
                <w:webHidden/>
              </w:rPr>
              <w:tab/>
            </w:r>
            <w:r>
              <w:rPr>
                <w:noProof/>
                <w:webHidden/>
              </w:rPr>
              <w:fldChar w:fldCharType="begin"/>
            </w:r>
            <w:r>
              <w:rPr>
                <w:noProof/>
                <w:webHidden/>
              </w:rPr>
              <w:instrText xml:space="preserve"> PAGEREF _Toc39756082 \h </w:instrText>
            </w:r>
            <w:r>
              <w:rPr>
                <w:noProof/>
                <w:webHidden/>
              </w:rPr>
            </w:r>
            <w:r>
              <w:rPr>
                <w:noProof/>
                <w:webHidden/>
              </w:rPr>
              <w:fldChar w:fldCharType="separate"/>
            </w:r>
            <w:r>
              <w:rPr>
                <w:noProof/>
                <w:webHidden/>
              </w:rPr>
              <w:t>8</w:t>
            </w:r>
            <w:r>
              <w:rPr>
                <w:noProof/>
                <w:webHidden/>
              </w:rPr>
              <w:fldChar w:fldCharType="end"/>
            </w:r>
          </w:hyperlink>
        </w:p>
        <w:p w14:paraId="69B49752" w14:textId="457E863B" w:rsidR="00035717" w:rsidRDefault="00035717">
          <w:pPr>
            <w:pStyle w:val="TOC2"/>
            <w:tabs>
              <w:tab w:val="right" w:leader="dot" w:pos="9350"/>
            </w:tabs>
            <w:rPr>
              <w:rFonts w:eastAsiaTheme="minorEastAsia"/>
              <w:noProof/>
            </w:rPr>
          </w:pPr>
          <w:hyperlink w:anchor="_Toc39756083" w:history="1">
            <w:r w:rsidRPr="00AF5EFF">
              <w:rPr>
                <w:rStyle w:val="Hyperlink"/>
                <w:rFonts w:ascii="Times New Roman" w:hAnsi="Times New Roman" w:cs="Times New Roman"/>
                <w:b/>
                <w:bCs/>
                <w:noProof/>
              </w:rPr>
              <w:t>Belongingness</w:t>
            </w:r>
            <w:r>
              <w:rPr>
                <w:noProof/>
                <w:webHidden/>
              </w:rPr>
              <w:tab/>
            </w:r>
            <w:r>
              <w:rPr>
                <w:noProof/>
                <w:webHidden/>
              </w:rPr>
              <w:fldChar w:fldCharType="begin"/>
            </w:r>
            <w:r>
              <w:rPr>
                <w:noProof/>
                <w:webHidden/>
              </w:rPr>
              <w:instrText xml:space="preserve"> PAGEREF _Toc39756083 \h </w:instrText>
            </w:r>
            <w:r>
              <w:rPr>
                <w:noProof/>
                <w:webHidden/>
              </w:rPr>
            </w:r>
            <w:r>
              <w:rPr>
                <w:noProof/>
                <w:webHidden/>
              </w:rPr>
              <w:fldChar w:fldCharType="separate"/>
            </w:r>
            <w:r>
              <w:rPr>
                <w:noProof/>
                <w:webHidden/>
              </w:rPr>
              <w:t>9</w:t>
            </w:r>
            <w:r>
              <w:rPr>
                <w:noProof/>
                <w:webHidden/>
              </w:rPr>
              <w:fldChar w:fldCharType="end"/>
            </w:r>
          </w:hyperlink>
        </w:p>
        <w:p w14:paraId="501E06B8" w14:textId="05549ED2" w:rsidR="00035717" w:rsidRDefault="00035717">
          <w:pPr>
            <w:pStyle w:val="TOC2"/>
            <w:tabs>
              <w:tab w:val="right" w:leader="dot" w:pos="9350"/>
            </w:tabs>
            <w:rPr>
              <w:rFonts w:eastAsiaTheme="minorEastAsia"/>
              <w:noProof/>
            </w:rPr>
          </w:pPr>
          <w:hyperlink w:anchor="_Toc39756084" w:history="1">
            <w:r w:rsidRPr="00AF5EFF">
              <w:rPr>
                <w:rStyle w:val="Hyperlink"/>
                <w:rFonts w:ascii="Times New Roman" w:hAnsi="Times New Roman" w:cs="Times New Roman"/>
                <w:b/>
                <w:bCs/>
                <w:noProof/>
              </w:rPr>
              <w:t>Social Network Analysis (SNA)</w:t>
            </w:r>
            <w:r>
              <w:rPr>
                <w:noProof/>
                <w:webHidden/>
              </w:rPr>
              <w:tab/>
            </w:r>
            <w:r>
              <w:rPr>
                <w:noProof/>
                <w:webHidden/>
              </w:rPr>
              <w:fldChar w:fldCharType="begin"/>
            </w:r>
            <w:r>
              <w:rPr>
                <w:noProof/>
                <w:webHidden/>
              </w:rPr>
              <w:instrText xml:space="preserve"> PAGEREF _Toc39756084 \h </w:instrText>
            </w:r>
            <w:r>
              <w:rPr>
                <w:noProof/>
                <w:webHidden/>
              </w:rPr>
            </w:r>
            <w:r>
              <w:rPr>
                <w:noProof/>
                <w:webHidden/>
              </w:rPr>
              <w:fldChar w:fldCharType="separate"/>
            </w:r>
            <w:r>
              <w:rPr>
                <w:noProof/>
                <w:webHidden/>
              </w:rPr>
              <w:t>10</w:t>
            </w:r>
            <w:r>
              <w:rPr>
                <w:noProof/>
                <w:webHidden/>
              </w:rPr>
              <w:fldChar w:fldCharType="end"/>
            </w:r>
          </w:hyperlink>
        </w:p>
        <w:p w14:paraId="2AF4AA32" w14:textId="512E3FA8" w:rsidR="00035717" w:rsidRDefault="00035717">
          <w:pPr>
            <w:pStyle w:val="TOC3"/>
            <w:tabs>
              <w:tab w:val="right" w:leader="dot" w:pos="9350"/>
            </w:tabs>
            <w:rPr>
              <w:rFonts w:eastAsiaTheme="minorEastAsia"/>
              <w:noProof/>
            </w:rPr>
          </w:pPr>
          <w:hyperlink w:anchor="_Toc39756085" w:history="1">
            <w:r w:rsidRPr="00AF5EFF">
              <w:rPr>
                <w:rStyle w:val="Hyperlink"/>
                <w:rFonts w:ascii="Times New Roman" w:hAnsi="Times New Roman" w:cs="Times New Roman"/>
                <w:i/>
                <w:iCs/>
                <w:noProof/>
              </w:rPr>
              <w:t>Defining Social Networks and SNA</w:t>
            </w:r>
            <w:r>
              <w:rPr>
                <w:noProof/>
                <w:webHidden/>
              </w:rPr>
              <w:tab/>
            </w:r>
            <w:r>
              <w:rPr>
                <w:noProof/>
                <w:webHidden/>
              </w:rPr>
              <w:fldChar w:fldCharType="begin"/>
            </w:r>
            <w:r>
              <w:rPr>
                <w:noProof/>
                <w:webHidden/>
              </w:rPr>
              <w:instrText xml:space="preserve"> PAGEREF _Toc39756085 \h </w:instrText>
            </w:r>
            <w:r>
              <w:rPr>
                <w:noProof/>
                <w:webHidden/>
              </w:rPr>
            </w:r>
            <w:r>
              <w:rPr>
                <w:noProof/>
                <w:webHidden/>
              </w:rPr>
              <w:fldChar w:fldCharType="separate"/>
            </w:r>
            <w:r>
              <w:rPr>
                <w:noProof/>
                <w:webHidden/>
              </w:rPr>
              <w:t>10</w:t>
            </w:r>
            <w:r>
              <w:rPr>
                <w:noProof/>
                <w:webHidden/>
              </w:rPr>
              <w:fldChar w:fldCharType="end"/>
            </w:r>
          </w:hyperlink>
        </w:p>
        <w:p w14:paraId="0732027B" w14:textId="64C2D3FF" w:rsidR="00035717" w:rsidRDefault="00035717">
          <w:pPr>
            <w:pStyle w:val="TOC3"/>
            <w:tabs>
              <w:tab w:val="right" w:leader="dot" w:pos="9350"/>
            </w:tabs>
            <w:rPr>
              <w:rFonts w:eastAsiaTheme="minorEastAsia"/>
              <w:noProof/>
            </w:rPr>
          </w:pPr>
          <w:hyperlink w:anchor="_Toc39756086" w:history="1">
            <w:r w:rsidRPr="00AF5EFF">
              <w:rPr>
                <w:rStyle w:val="Hyperlink"/>
                <w:rFonts w:ascii="Times New Roman" w:hAnsi="Times New Roman" w:cs="Times New Roman"/>
                <w:i/>
                <w:iCs/>
                <w:noProof/>
              </w:rPr>
              <w:t>Social Network Analysis in Psychological Research</w:t>
            </w:r>
            <w:r>
              <w:rPr>
                <w:noProof/>
                <w:webHidden/>
              </w:rPr>
              <w:tab/>
            </w:r>
            <w:r>
              <w:rPr>
                <w:noProof/>
                <w:webHidden/>
              </w:rPr>
              <w:fldChar w:fldCharType="begin"/>
            </w:r>
            <w:r>
              <w:rPr>
                <w:noProof/>
                <w:webHidden/>
              </w:rPr>
              <w:instrText xml:space="preserve"> PAGEREF _Toc39756086 \h </w:instrText>
            </w:r>
            <w:r>
              <w:rPr>
                <w:noProof/>
                <w:webHidden/>
              </w:rPr>
            </w:r>
            <w:r>
              <w:rPr>
                <w:noProof/>
                <w:webHidden/>
              </w:rPr>
              <w:fldChar w:fldCharType="separate"/>
            </w:r>
            <w:r>
              <w:rPr>
                <w:noProof/>
                <w:webHidden/>
              </w:rPr>
              <w:t>12</w:t>
            </w:r>
            <w:r>
              <w:rPr>
                <w:noProof/>
                <w:webHidden/>
              </w:rPr>
              <w:fldChar w:fldCharType="end"/>
            </w:r>
          </w:hyperlink>
        </w:p>
        <w:p w14:paraId="2495D2A5" w14:textId="6D6E99CA" w:rsidR="00035717" w:rsidRDefault="00035717">
          <w:pPr>
            <w:pStyle w:val="TOC2"/>
            <w:tabs>
              <w:tab w:val="right" w:leader="dot" w:pos="9350"/>
            </w:tabs>
            <w:rPr>
              <w:rFonts w:eastAsiaTheme="minorEastAsia"/>
              <w:noProof/>
            </w:rPr>
          </w:pPr>
          <w:hyperlink w:anchor="_Toc39756087" w:history="1">
            <w:r w:rsidRPr="00AF5EFF">
              <w:rPr>
                <w:rStyle w:val="Hyperlink"/>
                <w:rFonts w:ascii="Times New Roman" w:hAnsi="Times New Roman" w:cs="Times New Roman"/>
                <w:b/>
                <w:bCs/>
                <w:noProof/>
              </w:rPr>
              <w:t>Putting it Together: Adolescent Mentorship Interventions, Belongingness and SNA</w:t>
            </w:r>
            <w:r>
              <w:rPr>
                <w:noProof/>
                <w:webHidden/>
              </w:rPr>
              <w:tab/>
            </w:r>
            <w:r>
              <w:rPr>
                <w:noProof/>
                <w:webHidden/>
              </w:rPr>
              <w:fldChar w:fldCharType="begin"/>
            </w:r>
            <w:r>
              <w:rPr>
                <w:noProof/>
                <w:webHidden/>
              </w:rPr>
              <w:instrText xml:space="preserve"> PAGEREF _Toc39756087 \h </w:instrText>
            </w:r>
            <w:r>
              <w:rPr>
                <w:noProof/>
                <w:webHidden/>
              </w:rPr>
            </w:r>
            <w:r>
              <w:rPr>
                <w:noProof/>
                <w:webHidden/>
              </w:rPr>
              <w:fldChar w:fldCharType="separate"/>
            </w:r>
            <w:r>
              <w:rPr>
                <w:noProof/>
                <w:webHidden/>
              </w:rPr>
              <w:t>14</w:t>
            </w:r>
            <w:r>
              <w:rPr>
                <w:noProof/>
                <w:webHidden/>
              </w:rPr>
              <w:fldChar w:fldCharType="end"/>
            </w:r>
          </w:hyperlink>
        </w:p>
        <w:p w14:paraId="22BED2FE" w14:textId="7742F1D0" w:rsidR="00035717" w:rsidRDefault="00035717">
          <w:pPr>
            <w:pStyle w:val="TOC2"/>
            <w:tabs>
              <w:tab w:val="right" w:leader="dot" w:pos="9350"/>
            </w:tabs>
            <w:rPr>
              <w:rFonts w:eastAsiaTheme="minorEastAsia"/>
              <w:noProof/>
            </w:rPr>
          </w:pPr>
          <w:hyperlink w:anchor="_Toc39756088" w:history="1">
            <w:r w:rsidRPr="00AF5EFF">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39756088 \h </w:instrText>
            </w:r>
            <w:r>
              <w:rPr>
                <w:noProof/>
                <w:webHidden/>
              </w:rPr>
            </w:r>
            <w:r>
              <w:rPr>
                <w:noProof/>
                <w:webHidden/>
              </w:rPr>
              <w:fldChar w:fldCharType="separate"/>
            </w:r>
            <w:r>
              <w:rPr>
                <w:noProof/>
                <w:webHidden/>
              </w:rPr>
              <w:t>15</w:t>
            </w:r>
            <w:r>
              <w:rPr>
                <w:noProof/>
                <w:webHidden/>
              </w:rPr>
              <w:fldChar w:fldCharType="end"/>
            </w:r>
          </w:hyperlink>
        </w:p>
        <w:p w14:paraId="0DB125F4" w14:textId="7A6610CB" w:rsidR="00035717" w:rsidRDefault="00035717">
          <w:pPr>
            <w:pStyle w:val="TOC1"/>
            <w:tabs>
              <w:tab w:val="right" w:leader="dot" w:pos="9350"/>
            </w:tabs>
            <w:rPr>
              <w:rFonts w:eastAsiaTheme="minorEastAsia"/>
              <w:noProof/>
            </w:rPr>
          </w:pPr>
          <w:hyperlink w:anchor="_Toc39756089" w:history="1">
            <w:r w:rsidRPr="00AF5EFF">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39756089 \h </w:instrText>
            </w:r>
            <w:r>
              <w:rPr>
                <w:noProof/>
                <w:webHidden/>
              </w:rPr>
            </w:r>
            <w:r>
              <w:rPr>
                <w:noProof/>
                <w:webHidden/>
              </w:rPr>
              <w:fldChar w:fldCharType="separate"/>
            </w:r>
            <w:r>
              <w:rPr>
                <w:noProof/>
                <w:webHidden/>
              </w:rPr>
              <w:t>16</w:t>
            </w:r>
            <w:r>
              <w:rPr>
                <w:noProof/>
                <w:webHidden/>
              </w:rPr>
              <w:fldChar w:fldCharType="end"/>
            </w:r>
          </w:hyperlink>
        </w:p>
        <w:p w14:paraId="6009C6A6" w14:textId="039BD7E7" w:rsidR="00035717" w:rsidRDefault="00035717">
          <w:pPr>
            <w:pStyle w:val="TOC2"/>
            <w:tabs>
              <w:tab w:val="right" w:leader="dot" w:pos="9350"/>
            </w:tabs>
            <w:rPr>
              <w:rFonts w:eastAsiaTheme="minorEastAsia"/>
              <w:noProof/>
            </w:rPr>
          </w:pPr>
          <w:hyperlink w:anchor="_Toc39756090" w:history="1">
            <w:r w:rsidRPr="00AF5EFF">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39756090 \h </w:instrText>
            </w:r>
            <w:r>
              <w:rPr>
                <w:noProof/>
                <w:webHidden/>
              </w:rPr>
            </w:r>
            <w:r>
              <w:rPr>
                <w:noProof/>
                <w:webHidden/>
              </w:rPr>
              <w:fldChar w:fldCharType="separate"/>
            </w:r>
            <w:r>
              <w:rPr>
                <w:noProof/>
                <w:webHidden/>
              </w:rPr>
              <w:t>16</w:t>
            </w:r>
            <w:r>
              <w:rPr>
                <w:noProof/>
                <w:webHidden/>
              </w:rPr>
              <w:fldChar w:fldCharType="end"/>
            </w:r>
          </w:hyperlink>
        </w:p>
        <w:p w14:paraId="7216B34E" w14:textId="5796FE7C" w:rsidR="00035717" w:rsidRDefault="00035717">
          <w:pPr>
            <w:pStyle w:val="TOC2"/>
            <w:tabs>
              <w:tab w:val="right" w:leader="dot" w:pos="9350"/>
            </w:tabs>
            <w:rPr>
              <w:rFonts w:eastAsiaTheme="minorEastAsia"/>
              <w:noProof/>
            </w:rPr>
          </w:pPr>
          <w:hyperlink w:anchor="_Toc39756091" w:history="1">
            <w:r w:rsidRPr="00AF5EFF">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39756091 \h </w:instrText>
            </w:r>
            <w:r>
              <w:rPr>
                <w:noProof/>
                <w:webHidden/>
              </w:rPr>
            </w:r>
            <w:r>
              <w:rPr>
                <w:noProof/>
                <w:webHidden/>
              </w:rPr>
              <w:fldChar w:fldCharType="separate"/>
            </w:r>
            <w:r>
              <w:rPr>
                <w:noProof/>
                <w:webHidden/>
              </w:rPr>
              <w:t>17</w:t>
            </w:r>
            <w:r>
              <w:rPr>
                <w:noProof/>
                <w:webHidden/>
              </w:rPr>
              <w:fldChar w:fldCharType="end"/>
            </w:r>
          </w:hyperlink>
        </w:p>
        <w:p w14:paraId="6BE9B1D7" w14:textId="10AE974F" w:rsidR="00035717" w:rsidRDefault="00035717">
          <w:pPr>
            <w:pStyle w:val="TOC3"/>
            <w:tabs>
              <w:tab w:val="right" w:leader="dot" w:pos="9350"/>
            </w:tabs>
            <w:rPr>
              <w:rFonts w:eastAsiaTheme="minorEastAsia"/>
              <w:noProof/>
            </w:rPr>
          </w:pPr>
          <w:hyperlink w:anchor="_Toc39756092" w:history="1">
            <w:r w:rsidRPr="00AF5EFF">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39756092 \h </w:instrText>
            </w:r>
            <w:r>
              <w:rPr>
                <w:noProof/>
                <w:webHidden/>
              </w:rPr>
            </w:r>
            <w:r>
              <w:rPr>
                <w:noProof/>
                <w:webHidden/>
              </w:rPr>
              <w:fldChar w:fldCharType="separate"/>
            </w:r>
            <w:r>
              <w:rPr>
                <w:noProof/>
                <w:webHidden/>
              </w:rPr>
              <w:t>17</w:t>
            </w:r>
            <w:r>
              <w:rPr>
                <w:noProof/>
                <w:webHidden/>
              </w:rPr>
              <w:fldChar w:fldCharType="end"/>
            </w:r>
          </w:hyperlink>
        </w:p>
        <w:p w14:paraId="7F5884B4" w14:textId="2D2F5435" w:rsidR="00035717" w:rsidRDefault="00035717">
          <w:pPr>
            <w:pStyle w:val="TOC3"/>
            <w:tabs>
              <w:tab w:val="right" w:leader="dot" w:pos="9350"/>
            </w:tabs>
            <w:rPr>
              <w:rFonts w:eastAsiaTheme="minorEastAsia"/>
              <w:noProof/>
            </w:rPr>
          </w:pPr>
          <w:hyperlink w:anchor="_Toc39756093" w:history="1">
            <w:r w:rsidRPr="00AF5EFF">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39756093 \h </w:instrText>
            </w:r>
            <w:r>
              <w:rPr>
                <w:noProof/>
                <w:webHidden/>
              </w:rPr>
            </w:r>
            <w:r>
              <w:rPr>
                <w:noProof/>
                <w:webHidden/>
              </w:rPr>
              <w:fldChar w:fldCharType="separate"/>
            </w:r>
            <w:r>
              <w:rPr>
                <w:noProof/>
                <w:webHidden/>
              </w:rPr>
              <w:t>18</w:t>
            </w:r>
            <w:r>
              <w:rPr>
                <w:noProof/>
                <w:webHidden/>
              </w:rPr>
              <w:fldChar w:fldCharType="end"/>
            </w:r>
          </w:hyperlink>
        </w:p>
        <w:p w14:paraId="01E7FA7C" w14:textId="5CDE36CB" w:rsidR="00035717" w:rsidRDefault="00035717">
          <w:pPr>
            <w:pStyle w:val="TOC2"/>
            <w:tabs>
              <w:tab w:val="right" w:leader="dot" w:pos="9350"/>
            </w:tabs>
            <w:rPr>
              <w:rFonts w:eastAsiaTheme="minorEastAsia"/>
              <w:noProof/>
            </w:rPr>
          </w:pPr>
          <w:hyperlink w:anchor="_Toc39756094" w:history="1">
            <w:r w:rsidRPr="00AF5EFF">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39756094 \h </w:instrText>
            </w:r>
            <w:r>
              <w:rPr>
                <w:noProof/>
                <w:webHidden/>
              </w:rPr>
            </w:r>
            <w:r>
              <w:rPr>
                <w:noProof/>
                <w:webHidden/>
              </w:rPr>
              <w:fldChar w:fldCharType="separate"/>
            </w:r>
            <w:r>
              <w:rPr>
                <w:noProof/>
                <w:webHidden/>
              </w:rPr>
              <w:t>18</w:t>
            </w:r>
            <w:r>
              <w:rPr>
                <w:noProof/>
                <w:webHidden/>
              </w:rPr>
              <w:fldChar w:fldCharType="end"/>
            </w:r>
          </w:hyperlink>
        </w:p>
        <w:p w14:paraId="3B811BB9" w14:textId="214C3298" w:rsidR="00035717" w:rsidRDefault="00035717">
          <w:pPr>
            <w:pStyle w:val="TOC1"/>
            <w:tabs>
              <w:tab w:val="right" w:leader="dot" w:pos="9350"/>
            </w:tabs>
            <w:rPr>
              <w:rFonts w:eastAsiaTheme="minorEastAsia"/>
              <w:noProof/>
            </w:rPr>
          </w:pPr>
          <w:hyperlink w:anchor="_Toc39756095" w:history="1">
            <w:r w:rsidRPr="00AF5EFF">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39756095 \h </w:instrText>
            </w:r>
            <w:r>
              <w:rPr>
                <w:noProof/>
                <w:webHidden/>
              </w:rPr>
            </w:r>
            <w:r>
              <w:rPr>
                <w:noProof/>
                <w:webHidden/>
              </w:rPr>
              <w:fldChar w:fldCharType="separate"/>
            </w:r>
            <w:r>
              <w:rPr>
                <w:noProof/>
                <w:webHidden/>
              </w:rPr>
              <w:t>20</w:t>
            </w:r>
            <w:r>
              <w:rPr>
                <w:noProof/>
                <w:webHidden/>
              </w:rPr>
              <w:fldChar w:fldCharType="end"/>
            </w:r>
          </w:hyperlink>
        </w:p>
        <w:p w14:paraId="19C23147" w14:textId="63115648"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39756079"/>
      <w:r w:rsidRPr="00A27726">
        <w:rPr>
          <w:rFonts w:ascii="Times New Roman" w:hAnsi="Times New Roman" w:cs="Times New Roman"/>
          <w:color w:val="auto"/>
          <w:sz w:val="24"/>
          <w:szCs w:val="24"/>
        </w:rPr>
        <w:lastRenderedPageBreak/>
        <w:t>CHAPTER I: INTRODUCTION</w:t>
      </w:r>
      <w:bookmarkEnd w:id="2"/>
    </w:p>
    <w:p w14:paraId="16B466D3" w14:textId="46F61DF7"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commentRangeStart w:id="3"/>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commentRangeEnd w:id="3"/>
      <w:r w:rsidR="00E46C33">
        <w:rPr>
          <w:rStyle w:val="CommentReference"/>
        </w:rPr>
        <w:commentReference w:id="3"/>
      </w:r>
      <w:r w:rsidR="00914BFE">
        <w:rPr>
          <w:rFonts w:ascii="Times New Roman" w:hAnsi="Times New Roman" w:cs="Times New Roman"/>
          <w:sz w:val="24"/>
          <w:szCs w:val="24"/>
        </w:rPr>
        <w:t xml:space="preserve"> (</w:t>
      </w:r>
      <w:hyperlink r:id="rId12"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3"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4" w:history="1">
        <w:r w:rsidR="00914BFE">
          <w:rPr>
            <w:rStyle w:val="Hyperlink"/>
          </w:rPr>
          <w:t>https://www.bbbso.ca/p</w:t>
        </w:r>
        <w:r w:rsidR="00914BFE">
          <w:rPr>
            <w:rStyle w:val="Hyperlink"/>
          </w:rPr>
          <w:t>r</w:t>
        </w:r>
        <w:r w:rsidR="00914BFE">
          <w:rPr>
            <w:rStyle w:val="Hyperlink"/>
          </w:rPr>
          <w:t>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8C08537"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BA7CD8">
        <w:rPr>
          <w:rFonts w:ascii="Times New Roman" w:hAnsi="Times New Roman" w:cs="Times New Roman"/>
          <w:sz w:val="24"/>
          <w:szCs w:val="24"/>
        </w:rPr>
        <w:t>,</w:t>
      </w:r>
      <w:r w:rsidR="00E26123">
        <w:rPr>
          <w:rFonts w:ascii="Times New Roman" w:hAnsi="Times New Roman" w:cs="Times New Roman"/>
          <w:sz w:val="24"/>
          <w:szCs w:val="24"/>
        </w:rPr>
        <w:t xml:space="preserve"> or</w:t>
      </w:r>
      <w:r w:rsidR="00BA7CD8">
        <w:rPr>
          <w:rFonts w:ascii="Times New Roman" w:hAnsi="Times New Roman" w:cs="Times New Roman"/>
          <w:sz w:val="24"/>
          <w:szCs w:val="24"/>
        </w:rPr>
        <w:t>, i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hat types of relationships with other members of the group are most associated with positive program outcomes</w:t>
      </w:r>
      <w:r w:rsidR="00BA7CD8">
        <w:rPr>
          <w:rFonts w:ascii="Times New Roman" w:hAnsi="Times New Roman" w:cs="Times New Roman"/>
          <w:sz w:val="24"/>
          <w:szCs w:val="24"/>
        </w:rPr>
        <w:t xml:space="preserve">?  For example, </w:t>
      </w:r>
      <w:r w:rsidR="00BA7CD8">
        <w:rPr>
          <w:rFonts w:ascii="Times New Roman" w:hAnsi="Times New Roman" w:cs="Times New Roman"/>
          <w:sz w:val="24"/>
          <w:szCs w:val="24"/>
        </w:rPr>
        <w:lastRenderedPageBreak/>
        <w:t>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586467B8" w14:textId="70F02975" w:rsidR="00E46C33" w:rsidRDefault="003E07F8" w:rsidP="00914BF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 Academic performance, depression, and delinquent behaviors</w:t>
      </w:r>
      <w:r w:rsidR="003C59B5">
        <w:rPr>
          <w:rFonts w:ascii="Times New Roman" w:hAnsi="Times New Roman" w:cs="Times New Roman"/>
          <w:sz w:val="24"/>
          <w:szCs w:val="24"/>
        </w:rPr>
        <w:t>).  In this way, new insights into the types of relationships most salient for positive program outcomes may be discovered.</w:t>
      </w:r>
    </w:p>
    <w:p w14:paraId="235AC9C4" w14:textId="019B1E37"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4" w:name="_Toc39756080"/>
      <w:r>
        <w:rPr>
          <w:rFonts w:ascii="Times New Roman" w:hAnsi="Times New Roman" w:cs="Times New Roman"/>
          <w:b/>
          <w:bCs/>
          <w:color w:val="auto"/>
          <w:sz w:val="24"/>
          <w:szCs w:val="24"/>
        </w:rPr>
        <w:t>Adolescence – a critical time for intervention</w:t>
      </w:r>
      <w:bookmarkEnd w:id="4"/>
    </w:p>
    <w:p w14:paraId="414B4DBA" w14:textId="666E3BF1"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035717">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et al.,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accumbens,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6A35740B"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8408B4">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Cohen, Andrews, Davis, &amp; Rudolph, 2018)","plainTextFormattedCitation":"(Cohen, Andrews, Davis, &amp; Rudolph, 2018)","previouslyFormattedCitation":"(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 xml:space="preserve">Indeed, adolescence is a critical period for development, prosocial behaviors and the key to lifelong health and well-being. </w:t>
      </w:r>
    </w:p>
    <w:p w14:paraId="78948FFB" w14:textId="216EC921" w:rsidR="002F4DA2" w:rsidRPr="00F56A3C" w:rsidRDefault="00E46C33"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espite the fact that adolescence is a period full of risk, most young people successfully navigate this developmental period and successfully transition to adulthood. However, c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commentRangeStart w:id="5"/>
      <w:r w:rsidR="00F56A3C">
        <w:rPr>
          <w:rFonts w:ascii="Times New Roman" w:hAnsi="Times New Roman" w:cs="Times New Roman"/>
          <w:sz w:val="24"/>
          <w:szCs w:val="24"/>
        </w:rPr>
        <w:t xml:space="preserve">These 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5"/>
      <w:r>
        <w:rPr>
          <w:rStyle w:val="CommentReference"/>
        </w:rPr>
        <w:commentReference w:id="5"/>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6" w:name="_Toc39756081"/>
      <w:r>
        <w:rPr>
          <w:rFonts w:ascii="Times New Roman" w:hAnsi="Times New Roman" w:cs="Times New Roman"/>
          <w:b/>
          <w:bCs/>
          <w:color w:val="222222"/>
          <w:sz w:val="24"/>
          <w:szCs w:val="24"/>
          <w:shd w:val="clear" w:color="auto" w:fill="FFFFFF"/>
        </w:rPr>
        <w:lastRenderedPageBreak/>
        <w:t>Mentorship Interventions</w:t>
      </w:r>
      <w:bookmarkEnd w:id="6"/>
    </w:p>
    <w:p w14:paraId="6BAB71D1" w14:textId="1FA89738"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is mentorship. </w:t>
      </w:r>
      <w:r w:rsidRPr="004A1E73">
        <w:rPr>
          <w:rFonts w:ascii="Times New Roman" w:hAnsi="Times New Roman" w:cs="Times New Roman"/>
          <w:sz w:val="24"/>
          <w:szCs w:val="24"/>
        </w:rPr>
        <w:t xml:space="preserve">Mentorship intervention programs provide adolescents with a role model straight from the </w:t>
      </w:r>
      <w:commentRangeStart w:id="7"/>
      <w:r w:rsidRPr="004A1E73">
        <w:rPr>
          <w:rFonts w:ascii="Times New Roman" w:hAnsi="Times New Roman" w:cs="Times New Roman"/>
          <w:sz w:val="24"/>
          <w:szCs w:val="24"/>
        </w:rPr>
        <w:t xml:space="preserve">community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they both reside</w:t>
      </w:r>
      <w:commentRangeEnd w:id="7"/>
      <w:r w:rsidR="00E46C33">
        <w:rPr>
          <w:rStyle w:val="CommentReference"/>
        </w:rPr>
        <w:commentReference w:id="7"/>
      </w:r>
      <w:r w:rsidRPr="004A1E73">
        <w:rPr>
          <w:rFonts w:ascii="Times New Roman" w:hAnsi="Times New Roman" w:cs="Times New Roman"/>
          <w:sz w:val="24"/>
          <w:szCs w:val="24"/>
        </w:rPr>
        <w:t>.</w:t>
      </w:r>
      <w:commentRangeStart w:id="8"/>
      <w:r w:rsidRPr="004A1E73">
        <w:rPr>
          <w:rFonts w:ascii="Times New Roman" w:hAnsi="Times New Roman" w:cs="Times New Roman"/>
          <w:sz w:val="24"/>
          <w:szCs w:val="24"/>
        </w:rPr>
        <w:t xml:space="preserve"> </w:t>
      </w:r>
      <w:commentRangeEnd w:id="8"/>
      <w:r w:rsidR="00E46C33">
        <w:rPr>
          <w:rStyle w:val="CommentReference"/>
        </w:rPr>
        <w:commentReference w:id="8"/>
      </w:r>
      <w:r w:rsidRPr="004A1E73">
        <w:rPr>
          <w:rFonts w:ascii="Times New Roman" w:hAnsi="Times New Roman" w:cs="Times New Roman"/>
          <w:sz w:val="24"/>
          <w:szCs w:val="24"/>
        </w:rPr>
        <w:t xml:space="preserve">Mentors are encouraged to enhance coping strategies, 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DeWit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 xml:space="preserve">found mentorship intervention effect sizes to be negative or small </w:t>
      </w:r>
      <w:r w:rsidR="00FB1862">
        <w:rPr>
          <w:rFonts w:ascii="Times New Roman" w:hAnsi="Times New Roman" w:cs="Times New Roman"/>
          <w:sz w:val="24"/>
          <w:szCs w:val="24"/>
        </w:rPr>
        <w:t>o</w:t>
      </w:r>
      <w:r w:rsidR="001D24F2">
        <w:rPr>
          <w:rFonts w:ascii="Times New Roman" w:hAnsi="Times New Roman" w:cs="Times New Roman"/>
          <w:sz w:val="24"/>
          <w:szCs w:val="24"/>
        </w:rPr>
        <w:t>n</w:t>
      </w:r>
      <w:r w:rsidR="00FB1862">
        <w:rPr>
          <w:rFonts w:ascii="Times New Roman" w:hAnsi="Times New Roman" w:cs="Times New Roman"/>
          <w:sz w:val="24"/>
          <w:szCs w:val="24"/>
        </w:rPr>
        <w:t xml:space="preserve"> academic achievement, attendance, attitud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p>
    <w:p w14:paraId="7CA9BA48" w14:textId="46C4AA41" w:rsidR="00153C4A" w:rsidRDefault="00F24C34" w:rsidP="001D24F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 may increase efficacy</w:t>
      </w:r>
      <w:r w:rsidR="00D535DA">
        <w:rPr>
          <w:rFonts w:ascii="Times New Roman" w:hAnsi="Times New Roman" w:cs="Times New Roman"/>
          <w:sz w:val="24"/>
          <w:szCs w:val="24"/>
        </w:rPr>
        <w:t xml:space="preserve">. </w:t>
      </w:r>
      <w:r w:rsidR="007B645D">
        <w:rPr>
          <w:rFonts w:ascii="Times New Roman" w:hAnsi="Times New Roman" w:cs="Times New Roman"/>
          <w:sz w:val="24"/>
          <w:szCs w:val="24"/>
        </w:rPr>
        <w:t>G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1D24F2">
        <w:rPr>
          <w:rFonts w:ascii="Times New Roman" w:hAnsi="Times New Roman" w:cs="Times New Roman"/>
          <w:sz w:val="24"/>
          <w:szCs w:val="24"/>
        </w:rPr>
        <w:t xml:space="preserve">Promotions in resiliency and prosocial attitudes have been seen in group mentorship programs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p>
    <w:p w14:paraId="67C97EA0" w14:textId="42D7BA6A" w:rsidR="00CF2051" w:rsidRPr="003819A8" w:rsidRDefault="00CF2051" w:rsidP="003819A8">
      <w:pPr>
        <w:pStyle w:val="Heading3"/>
        <w:spacing w:after="240"/>
        <w:rPr>
          <w:rFonts w:ascii="Times New Roman" w:hAnsi="Times New Roman" w:cs="Times New Roman"/>
          <w:i/>
          <w:iCs/>
          <w:color w:val="auto"/>
        </w:rPr>
      </w:pPr>
      <w:bookmarkStart w:id="9" w:name="_Toc39756082"/>
      <w:r w:rsidRPr="003819A8">
        <w:rPr>
          <w:rFonts w:ascii="Times New Roman" w:hAnsi="Times New Roman" w:cs="Times New Roman"/>
          <w:i/>
          <w:iCs/>
          <w:color w:val="auto"/>
        </w:rPr>
        <w:t>Deviancy Training</w:t>
      </w:r>
      <w:r w:rsidR="003819A8" w:rsidRPr="003819A8">
        <w:rPr>
          <w:rFonts w:ascii="Times New Roman" w:hAnsi="Times New Roman" w:cs="Times New Roman"/>
          <w:i/>
          <w:iCs/>
          <w:color w:val="auto"/>
        </w:rPr>
        <w:t xml:space="preserve"> in </w:t>
      </w:r>
      <w:r w:rsidR="00382CBD">
        <w:rPr>
          <w:rFonts w:ascii="Times New Roman" w:hAnsi="Times New Roman" w:cs="Times New Roman"/>
          <w:i/>
          <w:iCs/>
          <w:color w:val="auto"/>
        </w:rPr>
        <w:t xml:space="preserve">Group </w:t>
      </w:r>
      <w:r w:rsidR="003819A8" w:rsidRPr="003819A8">
        <w:rPr>
          <w:rFonts w:ascii="Times New Roman" w:hAnsi="Times New Roman" w:cs="Times New Roman"/>
          <w:i/>
          <w:iCs/>
          <w:color w:val="auto"/>
        </w:rPr>
        <w:t>Mentorship Interventions</w:t>
      </w:r>
      <w:bookmarkEnd w:id="9"/>
    </w:p>
    <w:p w14:paraId="4C6154E8" w14:textId="1DD59BCA" w:rsidR="003819A8" w:rsidRDefault="00F56A3C" w:rsidP="00F61E3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owever, group </w:t>
      </w:r>
      <w:r w:rsidR="00D270CA">
        <w:rPr>
          <w:rFonts w:ascii="Times New Roman" w:hAnsi="Times New Roman" w:cs="Times New Roman"/>
          <w:sz w:val="24"/>
          <w:szCs w:val="24"/>
        </w:rPr>
        <w:t xml:space="preserve">mentorship </w:t>
      </w:r>
      <w:r>
        <w:rPr>
          <w:rFonts w:ascii="Times New Roman" w:hAnsi="Times New Roman" w:cs="Times New Roman"/>
          <w:sz w:val="24"/>
          <w:szCs w:val="24"/>
        </w:rPr>
        <w:t xml:space="preserve">faces </w:t>
      </w:r>
      <w:r w:rsidR="00D270CA">
        <w:rPr>
          <w:rFonts w:ascii="Times New Roman" w:hAnsi="Times New Roman" w:cs="Times New Roman"/>
          <w:sz w:val="24"/>
          <w:szCs w:val="24"/>
        </w:rPr>
        <w:t xml:space="preserve">challenges when systematically grouping at-risk youth. One such facet that promotes negative and iatrogenic effects in group </w:t>
      </w:r>
      <w:r w:rsidR="00D305B3">
        <w:rPr>
          <w:rFonts w:ascii="Times New Roman" w:hAnsi="Times New Roman" w:cs="Times New Roman"/>
          <w:sz w:val="24"/>
          <w:szCs w:val="24"/>
        </w:rPr>
        <w:t>mentorship</w:t>
      </w:r>
      <w:r w:rsidR="00D270CA">
        <w:rPr>
          <w:rFonts w:ascii="Times New Roman" w:hAnsi="Times New Roman" w:cs="Times New Roman"/>
          <w:sz w:val="24"/>
          <w:szCs w:val="24"/>
        </w:rPr>
        <w:t xml:space="preserve"> programs is deviancy training</w:t>
      </w:r>
      <w:r w:rsidR="007E41D8">
        <w:rPr>
          <w:rFonts w:ascii="Times New Roman" w:hAnsi="Times New Roman" w:cs="Times New Roman"/>
          <w:sz w:val="24"/>
          <w:szCs w:val="24"/>
        </w:rPr>
        <w:t xml:space="preserve">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is the process in which deviant youth dyads have a tendency to respond positively to rule 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commentRangeStart w:id="10"/>
      <w:r w:rsidR="00FB536A" w:rsidRPr="00153C4A">
        <w:rPr>
          <w:rFonts w:ascii="Times New Roman" w:hAnsi="Times New Roman" w:cs="Times New Roman"/>
          <w:sz w:val="24"/>
          <w:szCs w:val="24"/>
          <w:highlight w:val="yellow"/>
        </w:rPr>
        <w:t xml:space="preserve">Unfortunately, </w:t>
      </w:r>
      <w:r w:rsidR="00FB536A">
        <w:rPr>
          <w:rFonts w:ascii="Times New Roman" w:hAnsi="Times New Roman" w:cs="Times New Roman"/>
          <w:sz w:val="24"/>
          <w:szCs w:val="24"/>
          <w:highlight w:val="yellow"/>
        </w:rPr>
        <w:t xml:space="preserve">at-risk </w:t>
      </w:r>
      <w:r w:rsidR="00FB536A" w:rsidRPr="00153C4A">
        <w:rPr>
          <w:rFonts w:ascii="Times New Roman" w:hAnsi="Times New Roman" w:cs="Times New Roman"/>
          <w:sz w:val="24"/>
          <w:szCs w:val="24"/>
          <w:highlight w:val="yellow"/>
        </w:rPr>
        <w:t xml:space="preserve">youth in </w:t>
      </w:r>
      <w:r w:rsidR="00FB536A">
        <w:rPr>
          <w:rFonts w:ascii="Times New Roman" w:hAnsi="Times New Roman" w:cs="Times New Roman"/>
          <w:sz w:val="24"/>
          <w:szCs w:val="24"/>
          <w:highlight w:val="yellow"/>
        </w:rPr>
        <w:t>group-based mentorship</w:t>
      </w:r>
      <w:r w:rsidR="00FB536A" w:rsidRPr="00153C4A">
        <w:rPr>
          <w:rFonts w:ascii="Times New Roman" w:hAnsi="Times New Roman" w:cs="Times New Roman"/>
          <w:sz w:val="24"/>
          <w:szCs w:val="24"/>
          <w:highlight w:val="yellow"/>
        </w:rPr>
        <w:t xml:space="preserve"> programs are at risk to learn negative behaviors from each other </w:t>
      </w:r>
      <w:r w:rsidR="00FB536A">
        <w:rPr>
          <w:rFonts w:ascii="Times New Roman" w:hAnsi="Times New Roman" w:cs="Times New Roman"/>
          <w:sz w:val="24"/>
          <w:szCs w:val="24"/>
          <w:highlight w:val="yellow"/>
        </w:rPr>
        <w:t>as a result of deviancy training</w:t>
      </w:r>
      <w:r w:rsidR="00FB536A"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fldChar w:fldCharType="begin" w:fldLock="1"/>
      </w:r>
      <w:r w:rsidR="00FB536A"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153C4A">
        <w:rPr>
          <w:rFonts w:ascii="Times New Roman" w:hAnsi="Times New Roman" w:cs="Times New Roman"/>
          <w:sz w:val="24"/>
          <w:szCs w:val="24"/>
          <w:highlight w:val="yellow"/>
        </w:rPr>
        <w:fldChar w:fldCharType="separate"/>
      </w:r>
      <w:r w:rsidR="00FB536A" w:rsidRPr="00153C4A">
        <w:rPr>
          <w:rFonts w:ascii="Times New Roman" w:hAnsi="Times New Roman" w:cs="Times New Roman"/>
          <w:noProof/>
          <w:sz w:val="24"/>
          <w:szCs w:val="24"/>
          <w:highlight w:val="yellow"/>
        </w:rPr>
        <w:t>(Dishion &amp; Tipsord, 2011)</w:t>
      </w:r>
      <w:r w:rsidR="00FB536A" w:rsidRPr="00153C4A">
        <w:rPr>
          <w:rFonts w:ascii="Times New Roman" w:hAnsi="Times New Roman" w:cs="Times New Roman"/>
          <w:sz w:val="24"/>
          <w:szCs w:val="24"/>
          <w:highlight w:val="yellow"/>
        </w:rPr>
        <w:fldChar w:fldCharType="end"/>
      </w:r>
      <w:r w:rsidR="00FB536A" w:rsidRPr="00153C4A">
        <w:rPr>
          <w:rFonts w:ascii="Times New Roman" w:hAnsi="Times New Roman" w:cs="Times New Roman"/>
          <w:sz w:val="24"/>
          <w:szCs w:val="24"/>
          <w:highlight w:val="yellow"/>
        </w:rPr>
        <w:t>.</w:t>
      </w:r>
      <w:commentRangeEnd w:id="10"/>
      <w:r w:rsidR="00FB536A" w:rsidRPr="00153C4A">
        <w:rPr>
          <w:rStyle w:val="CommentReference"/>
          <w:highlight w:val="yellow"/>
        </w:rPr>
        <w:commentReference w:id="10"/>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xml:space="preserve">, formed during youth group interventions, are </w:t>
      </w:r>
      <w:r w:rsidR="00003108">
        <w:rPr>
          <w:rFonts w:ascii="Times New Roman" w:hAnsi="Times New Roman" w:cs="Times New Roman"/>
          <w:sz w:val="24"/>
          <w:szCs w:val="24"/>
        </w:rPr>
        <w:lastRenderedPageBreak/>
        <w:t>often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roup-based mentorship interventions need to be aware of such consequences.</w:t>
      </w:r>
      <w:r w:rsidR="00C87E29">
        <w:rPr>
          <w:rFonts w:ascii="Times New Roman" w:hAnsi="Times New Roman" w:cs="Times New Roman"/>
          <w:sz w:val="24"/>
          <w:szCs w:val="24"/>
        </w:rPr>
        <w:t xml:space="preserve"> </w:t>
      </w:r>
    </w:p>
    <w:p w14:paraId="7F731C4A" w14:textId="26C667EE" w:rsidR="00212D85" w:rsidRPr="00212D85" w:rsidRDefault="0027493C" w:rsidP="00212D8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 </w:t>
      </w:r>
      <w:r w:rsidR="00382CBD">
        <w:rPr>
          <w:rFonts w:ascii="Times New Roman" w:hAnsi="Times New Roman" w:cs="Times New Roman"/>
          <w:sz w:val="24"/>
          <w:szCs w:val="24"/>
        </w:rPr>
        <w:t xml:space="preserve">Some protective moderators against the effects of deviancy training include adult monitoring, supervision, positive parenting,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 xml:space="preserve">l group mentorship programs may utilize positive practices. </w:t>
      </w:r>
    </w:p>
    <w:p w14:paraId="3220E493" w14:textId="77777777"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1" w:name="_Toc39756083"/>
      <w:r w:rsidRPr="00A27726">
        <w:rPr>
          <w:rFonts w:ascii="Times New Roman" w:hAnsi="Times New Roman" w:cs="Times New Roman"/>
          <w:b/>
          <w:bCs/>
          <w:color w:val="auto"/>
          <w:sz w:val="24"/>
          <w:szCs w:val="24"/>
        </w:rPr>
        <w:t>Belongingness</w:t>
      </w:r>
      <w:bookmarkEnd w:id="11"/>
      <w:r>
        <w:rPr>
          <w:rFonts w:ascii="Times New Roman" w:hAnsi="Times New Roman" w:cs="Times New Roman"/>
          <w:b/>
          <w:bCs/>
          <w:sz w:val="24"/>
          <w:szCs w:val="24"/>
        </w:rPr>
        <w:tab/>
      </w:r>
    </w:p>
    <w:p w14:paraId="1CE5F05B" w14:textId="442E9698" w:rsidR="0074258D" w:rsidRDefault="002F4DA2" w:rsidP="001D4D22">
      <w:pPr>
        <w:spacing w:after="0" w:line="480" w:lineRule="auto"/>
        <w:contextualSpacing/>
        <w:rPr>
          <w:rFonts w:ascii="Times New Roman" w:hAnsi="Times New Roman" w:cs="Times New Roman"/>
          <w:sz w:val="24"/>
          <w:szCs w:val="24"/>
        </w:rPr>
      </w:pPr>
      <w:r>
        <w:tab/>
      </w:r>
      <w:commentRangeStart w:id="12"/>
      <w:r>
        <w:rPr>
          <w:rFonts w:ascii="Times New Roman" w:hAnsi="Times New Roman" w:cs="Times New Roman"/>
          <w:sz w:val="24"/>
          <w:szCs w:val="24"/>
        </w:rPr>
        <w:t xml:space="preserve">An important aspect of any community program, such as a </w:t>
      </w:r>
      <w:r w:rsidR="0012687D">
        <w:rPr>
          <w:rFonts w:ascii="Times New Roman" w:hAnsi="Times New Roman" w:cs="Times New Roman"/>
          <w:sz w:val="24"/>
          <w:szCs w:val="24"/>
        </w:rPr>
        <w:t xml:space="preserve">group </w:t>
      </w:r>
      <w:r>
        <w:rPr>
          <w:rFonts w:ascii="Times New Roman" w:hAnsi="Times New Roman" w:cs="Times New Roman"/>
          <w:sz w:val="24"/>
          <w:szCs w:val="24"/>
        </w:rPr>
        <w:t>mentorship program,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A longitudinal analysis by Cho</w:t>
      </w:r>
      <w:r w:rsidR="008A4C31">
        <w:rPr>
          <w:rFonts w:ascii="Times New Roman" w:hAnsi="Times New Roman" w:cs="Times New Roman"/>
          <w:sz w:val="24"/>
          <w:szCs w:val="24"/>
        </w:rPr>
        <w:t xml:space="preserve">enarom and colleagues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apnu.2004.11.003","ISSN":"08839417","abstract":"This longitudinal study examined the role of sense of belonging, social support, and spousal support on the relationship between perceived stress and symptoms of depression in 90 men and women who had a history of depression (n = 51) and who did not have (n = 39) a history of depression. Data were obtained at 3, 6, and 9 months after initial entry into the study. A series of regression analysis procedures revealed a mediation effect, but not a moderation effect, of sense of belonging and perceived social support on the relationship between perceived stress and depression in only the depressed group. Spousal support had neither a direct effect nor an interaction effect on the perceived stress-depression relationship in the depressed group. For the comparison group, perceived stress did not correlate significantly with the symptoms of depression. Repeated measures analysis of variance showed that increased perceived stress and lower sense of belonging had significant direct effects on the severity of depression and the effects were consistent over the period of 9 months. Social support and spousal support had only indirect effects that fluctuated over time. The results emphasize that interventions geared toward stress reappraisal and promotion of sense of belonging should yield direct and stable effects of decreasing depression. © 2005 Elsevier Inc. All rights reserved.","author":[{"dropping-particle":"","family":"Choenarom","given":"Chanokruthai","non-dropping-particle":"","parse-names":false,"suffix":""},{"dropping-particle":"","family":"Williams","given":"Reg Arthur","non-dropping-particle":"","parse-names":false,"suffix":""},{"dropping-particle":"","family":"Hagerty","given":"Bonnie M.","non-dropping-particle":"","parse-names":false,"suffix":""}],"container-title":"Archives of Psychiatric Nursing","id":"ITEM-1","issue":"1","issued":{"date-parts":[["2005","2","1"]]},"page":"18-29","publisher":"W.B. Saunders","title":"The role of sense of belonging and social support on stress and depression in individuals with depression","type":"article-journal","volume":"19"},"uris":["http://www.mendeley.com/documents/?uuid=6c6a8d3b-3feb-310c-80b8-11ef54976450"]}],"mendeley":{"formattedCitation":"(Choenarom, Williams, &amp; Hagerty, 2005)","manualFormatting":"(2005)","plainTextFormattedCitation":"(Choenarom, Williams, &amp; Hagerty, 2005)","previouslyFormattedCitation":"(Choenarom, Williams, &amp; Hagerty, 2005)"},"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2005)</w:t>
      </w:r>
      <w:r w:rsidR="008A4C31">
        <w:rPr>
          <w:rFonts w:ascii="Times New Roman" w:hAnsi="Times New Roman" w:cs="Times New Roman"/>
          <w:sz w:val="24"/>
          <w:szCs w:val="24"/>
        </w:rPr>
        <w:fldChar w:fldCharType="end"/>
      </w:r>
      <w:r w:rsidR="008A4C31">
        <w:rPr>
          <w:rFonts w:ascii="Times New Roman" w:hAnsi="Times New Roman" w:cs="Times New Roman"/>
          <w:sz w:val="24"/>
          <w:szCs w:val="24"/>
        </w:rPr>
        <w:t xml:space="preserve"> showed that low levels of belonging are directly associated with higher levels of depression and anxiety among depressed adults. Furthermore, a sense of belonging has a negative correlation with stress and depression in the general population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author":[{"dropping-particle":"","family":"Hagerty","given":"Bonnie M K","non-dropping-particle":"","parse-names":false,"suffix":""},{"dropping-particle":"","family":"Lynch-Sauer","given":"Judith","non-dropping-particle":"","parse-names":false,"suffix":""},{"dropping-particle":"","family":"Patusky","given":"Kathleen L","non-dropping-particle":"","parse-names":false,"suffix":""},{"dropping-particle":"","family":"Bouwsema","given":"Maria","non-dropping-particle":"","parse-names":false,"suffix":""},{"dropping-particle":"","family":"Collier","given":"Peggy","non-dropping-particle":"","parse-names":false,"suffix":""}],"id":"ITEM-1","issued":{"date-parts":[["1992"]]},"title":"Sense of Belonging: A Vital Mental Health Concept","type":"report"},"uris":["http://www.mendeley.com/documents/?uuid=f6f08341-7c53-3b5b-9e69-d9def4bb3ee8"]}],"mendeley":{"formattedCitation":"(Hagerty, Lynch-Sauer, Patusky, Bouwsema, &amp; Collier, 1992)","plainTextFormattedCitation":"(Hagerty, Lynch-Sauer, Patusky, Bouwsema, &amp; Collier, 1992)","previouslyFormattedCitation":"(Hagerty, Lynch-Sauer, Patusky, Bouwsema, &amp; Collier, 1992)"},"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Hagerty, Lynch-Sauer, Patusky, Bouwsema, &amp; Collier, 1992)</w:t>
      </w:r>
      <w:r w:rsidR="008A4C31">
        <w:rPr>
          <w:rFonts w:ascii="Times New Roman" w:hAnsi="Times New Roman" w:cs="Times New Roman"/>
          <w:sz w:val="24"/>
          <w:szCs w:val="24"/>
        </w:rPr>
        <w:fldChar w:fldCharType="end"/>
      </w:r>
      <w:r w:rsidR="00D305B3">
        <w:rPr>
          <w:rFonts w:ascii="Times New Roman" w:hAnsi="Times New Roman" w:cs="Times New Roman"/>
          <w:sz w:val="24"/>
          <w:szCs w:val="24"/>
        </w:rPr>
        <w:t>.</w:t>
      </w:r>
      <w:r w:rsidR="00673137">
        <w:rPr>
          <w:rFonts w:ascii="Times New Roman" w:hAnsi="Times New Roman" w:cs="Times New Roman"/>
          <w:sz w:val="24"/>
          <w:szCs w:val="24"/>
        </w:rPr>
        <w:t xml:space="preserve"> </w:t>
      </w:r>
    </w:p>
    <w:p w14:paraId="148D8A26" w14:textId="03C689AA" w:rsidR="00D41BCE" w:rsidRDefault="00DF2638" w:rsidP="008A4C31">
      <w:pPr>
        <w:spacing w:after="0" w:line="480" w:lineRule="auto"/>
        <w:ind w:firstLine="720"/>
        <w:contextualSpacing/>
        <w:rPr>
          <w:rFonts w:ascii="Times New Roman" w:hAnsi="Times New Roman" w:cs="Times New Roman"/>
          <w:sz w:val="24"/>
          <w:szCs w:val="24"/>
        </w:rPr>
      </w:pPr>
      <w:r w:rsidRPr="00DF2638">
        <w:rPr>
          <w:rFonts w:ascii="Times New Roman" w:hAnsi="Times New Roman" w:cs="Times New Roman"/>
          <w:sz w:val="24"/>
          <w:szCs w:val="24"/>
        </w:rPr>
        <w:t xml:space="preserve">Belongingness has been studied for decades in adolescent research </w:t>
      </w:r>
      <w:r w:rsidRPr="00DF2638">
        <w:rPr>
          <w:rFonts w:ascii="Times New Roman" w:hAnsi="Times New Roman" w:cs="Times New Roman"/>
          <w:sz w:val="24"/>
          <w:szCs w:val="24"/>
        </w:rPr>
        <w:fldChar w:fldCharType="begin" w:fldLock="1"/>
      </w:r>
      <w:r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Pr="00DF2638">
        <w:rPr>
          <w:rFonts w:ascii="Times New Roman" w:hAnsi="Times New Roman" w:cs="Times New Roman"/>
          <w:sz w:val="24"/>
          <w:szCs w:val="24"/>
        </w:rPr>
        <w:fldChar w:fldCharType="separate"/>
      </w:r>
      <w:r w:rsidRPr="00DF2638">
        <w:rPr>
          <w:rFonts w:ascii="Times New Roman" w:hAnsi="Times New Roman" w:cs="Times New Roman"/>
          <w:noProof/>
          <w:sz w:val="24"/>
          <w:szCs w:val="24"/>
        </w:rPr>
        <w:t>(Slaten, Rose, Bonifay, &amp; Ferguson, 2018)</w:t>
      </w:r>
      <w:r w:rsidRPr="00DF2638">
        <w:rPr>
          <w:rFonts w:ascii="Times New Roman" w:hAnsi="Times New Roman" w:cs="Times New Roman"/>
          <w:sz w:val="24"/>
          <w:szCs w:val="24"/>
        </w:rPr>
        <w:fldChar w:fldCharType="end"/>
      </w:r>
      <w:r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commentRangeEnd w:id="12"/>
      <w:r w:rsidR="007B645D">
        <w:rPr>
          <w:rStyle w:val="CommentReference"/>
        </w:rPr>
        <w:commentReference w:id="12"/>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002F4DA2"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002F4DA2"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002F4DA2"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002F4DA2"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002F4DA2" w:rsidRPr="00E7476B">
        <w:rPr>
          <w:rFonts w:ascii="Times New Roman" w:hAnsi="Times New Roman" w:cs="Times New Roman"/>
          <w:sz w:val="24"/>
          <w:szCs w:val="24"/>
        </w:rPr>
        <w:t>satisfaction</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Marsh &amp; Evans, 2009)</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sidR="00015715">
        <w:rPr>
          <w:rFonts w:ascii="Times New Roman" w:hAnsi="Times New Roman" w:cs="Times New Roman"/>
          <w:sz w:val="24"/>
          <w:szCs w:val="24"/>
        </w:rPr>
        <w:t>Moreover,</w:t>
      </w:r>
      <w:r w:rsidR="00006D9B">
        <w:rPr>
          <w:rFonts w:ascii="Times New Roman" w:hAnsi="Times New Roman" w:cs="Times New Roman"/>
          <w:sz w:val="24"/>
          <w:szCs w:val="24"/>
        </w:rPr>
        <w:t xml:space="preserve"> </w:t>
      </w:r>
      <w:r w:rsidR="00006D9B">
        <w:rPr>
          <w:rFonts w:ascii="Times New Roman" w:hAnsi="Times New Roman" w:cs="Times New Roman"/>
          <w:sz w:val="24"/>
          <w:szCs w:val="24"/>
        </w:rPr>
        <w:fldChar w:fldCharType="begin" w:fldLock="1"/>
      </w:r>
      <w:r w:rsidR="0060509C">
        <w:rPr>
          <w:rFonts w:ascii="Times New Roman" w:hAnsi="Times New Roman" w:cs="Times New Roman"/>
          <w:sz w:val="24"/>
          <w:szCs w:val="24"/>
        </w:rPr>
        <w:instrText>ADDIN CSL_CITATION {"citationItems":[{"id":"ITEM-1","itemData":{"DOI":"10.1007/s10964-018-0817-6","ISSN":"15736601","abstract":"Participating in school-based activities is linked to positive academic engagement and achievement, but less is known about how peer relationships within activities affect these outcomes. The current study examined friends in extracurricular activities as a predictor of academic outcomes in multiethnic middle schools in California. Specifically, the mediating role of school belonging, and interactions by ethnicity and type of activity, were examined in a sample including African American or Black, East or Southeast Asian, White, and Latino youth in extracurricular activities (N = 2268; Mage = 13.36 in eighth grade; 54% female). The results of multilevel mediational models suggested that school belonging mediated the link between friends in activities and academic outcomes, and these findings replicated across groups based on ethnicity and the type of activity in which one was involved in general. These results are discussed in terms of how activities can be structured to promote positive peer relations in ways that are linked with academic engagement and achievement.","author":[{"dropping-particle":"","family":"Knifsend","given":"Casey A.","non-dropping-particle":"","parse-names":false,"suffix":""},{"dropping-particle":"","family":"Camacho-Thompson","given":"Daisy E.","non-dropping-particle":"","parse-names":false,"suffix":""},{"dropping-particle":"","family":"Juvonen","given":"Jaana","non-dropping-particle":"","parse-names":false,"suffix":""},{"dropping-particle":"","family":"Graham","given":"Sandra","non-dropping-particle":"","parse-names":false,"suffix":""}],"container-title":"Journal of Youth and Adolescence","id":"ITEM-1","issue":"6","issued":{"date-parts":[["2018","6","1"]]},"page":"1208-1220","publisher":"Springer New York LLC","title":"Friends in Activities, School-related Affect, and Academic Outcomes in Diverse Middle Schools","type":"article-journal","volume":"47"},"uris":["http://www.mendeley.com/documents/?uuid=c98e3bfb-af44-3ae9-9b3d-36fa7e8bfeb8"]}],"mendeley":{"formattedCitation":"(Knifsend, Camacho-Thompson, Juvonen, &amp; Graham, 2018)","manualFormatting":"Knifsend and colleagues (2018)","plainTextFormattedCitation":"(Knifsend, Camacho-Thompson, Juvonen, &amp; Graham, 2018)","previouslyFormattedCitation":"(Knifsend, Camacho-Thompson, Juvonen, &amp; Graham, 2018)"},"properties":{"noteIndex":0},"schema":"https://github.com/citation-style-language/schema/raw/master/csl-citation.json"}</w:instrText>
      </w:r>
      <w:r w:rsidR="00006D9B">
        <w:rPr>
          <w:rFonts w:ascii="Times New Roman" w:hAnsi="Times New Roman" w:cs="Times New Roman"/>
          <w:sz w:val="24"/>
          <w:szCs w:val="24"/>
        </w:rPr>
        <w:fldChar w:fldCharType="separate"/>
      </w:r>
      <w:r w:rsidR="00006D9B" w:rsidRPr="00006D9B">
        <w:rPr>
          <w:rFonts w:ascii="Times New Roman" w:hAnsi="Times New Roman" w:cs="Times New Roman"/>
          <w:noProof/>
          <w:sz w:val="24"/>
          <w:szCs w:val="24"/>
        </w:rPr>
        <w:t>Knifsend</w:t>
      </w:r>
      <w:r w:rsidR="008E55B8">
        <w:rPr>
          <w:rFonts w:ascii="Times New Roman" w:hAnsi="Times New Roman" w:cs="Times New Roman"/>
          <w:noProof/>
          <w:sz w:val="24"/>
          <w:szCs w:val="24"/>
        </w:rPr>
        <w:t xml:space="preserve"> and colleagues</w:t>
      </w:r>
      <w:r w:rsidR="00006D9B" w:rsidRPr="00006D9B">
        <w:rPr>
          <w:rFonts w:ascii="Times New Roman" w:hAnsi="Times New Roman" w:cs="Times New Roman"/>
          <w:noProof/>
          <w:sz w:val="24"/>
          <w:szCs w:val="24"/>
        </w:rPr>
        <w:t xml:space="preserve"> </w:t>
      </w:r>
      <w:r w:rsidR="008E55B8">
        <w:rPr>
          <w:rFonts w:ascii="Times New Roman" w:hAnsi="Times New Roman" w:cs="Times New Roman"/>
          <w:noProof/>
          <w:sz w:val="24"/>
          <w:szCs w:val="24"/>
        </w:rPr>
        <w:t>(</w:t>
      </w:r>
      <w:r w:rsidR="00006D9B" w:rsidRPr="00006D9B">
        <w:rPr>
          <w:rFonts w:ascii="Times New Roman" w:hAnsi="Times New Roman" w:cs="Times New Roman"/>
          <w:noProof/>
          <w:sz w:val="24"/>
          <w:szCs w:val="24"/>
        </w:rPr>
        <w:t>2018)</w:t>
      </w:r>
      <w:r w:rsidR="00006D9B">
        <w:rPr>
          <w:rFonts w:ascii="Times New Roman" w:hAnsi="Times New Roman" w:cs="Times New Roman"/>
          <w:sz w:val="24"/>
          <w:szCs w:val="24"/>
        </w:rPr>
        <w:fldChar w:fldCharType="end"/>
      </w:r>
      <w:r w:rsidR="008E55B8">
        <w:rPr>
          <w:rFonts w:ascii="Times New Roman" w:hAnsi="Times New Roman" w:cs="Times New Roman"/>
          <w:sz w:val="24"/>
          <w:szCs w:val="24"/>
        </w:rPr>
        <w:t xml:space="preserve"> found that the link between participation in extracurricular activities and formed friendships was mediated by feelings of belongingness in the extracurricular activity</w:t>
      </w:r>
      <w:r w:rsidR="003171AC">
        <w:rPr>
          <w:rFonts w:ascii="Times New Roman" w:hAnsi="Times New Roman" w:cs="Times New Roman"/>
          <w:sz w:val="24"/>
          <w:szCs w:val="24"/>
        </w:rPr>
        <w:t>.</w:t>
      </w:r>
      <w:r>
        <w:rPr>
          <w:rFonts w:ascii="Times New Roman" w:hAnsi="Times New Roman" w:cs="Times New Roman"/>
          <w:sz w:val="24"/>
          <w:szCs w:val="24"/>
        </w:rPr>
        <w:t xml:space="preserve"> A group-based </w:t>
      </w:r>
      <w:r>
        <w:rPr>
          <w:rFonts w:ascii="Times New Roman" w:hAnsi="Times New Roman" w:cs="Times New Roman"/>
          <w:sz w:val="24"/>
          <w:szCs w:val="24"/>
        </w:rPr>
        <w:lastRenderedPageBreak/>
        <w:t>intervention, such as Campus Connections, serves as an extracurricular activity</w:t>
      </w:r>
      <w:r w:rsidR="00AA6D63">
        <w:rPr>
          <w:rFonts w:ascii="Times New Roman" w:hAnsi="Times New Roman" w:cs="Times New Roman"/>
          <w:sz w:val="24"/>
          <w:szCs w:val="24"/>
        </w:rPr>
        <w:t>.</w:t>
      </w:r>
      <w:r w:rsidR="008E55B8">
        <w:rPr>
          <w:rFonts w:ascii="Times New Roman" w:hAnsi="Times New Roman" w:cs="Times New Roman"/>
          <w:sz w:val="24"/>
          <w:szCs w:val="24"/>
        </w:rPr>
        <w:t xml:space="preserve"> </w:t>
      </w:r>
      <w:r w:rsidR="00AA6D63">
        <w:rPr>
          <w:rFonts w:ascii="Times New Roman" w:hAnsi="Times New Roman" w:cs="Times New Roman"/>
          <w:sz w:val="24"/>
          <w:szCs w:val="24"/>
        </w:rPr>
        <w:t>T</w:t>
      </w:r>
      <w:r w:rsidR="001159C3">
        <w:rPr>
          <w:rFonts w:ascii="Times New Roman" w:hAnsi="Times New Roman" w:cs="Times New Roman"/>
          <w:sz w:val="24"/>
          <w:szCs w:val="24"/>
        </w:rPr>
        <w:t>he youth that participate</w:t>
      </w:r>
      <w:r w:rsidR="008E55B8">
        <w:rPr>
          <w:rFonts w:ascii="Times New Roman" w:hAnsi="Times New Roman" w:cs="Times New Roman"/>
          <w:sz w:val="24"/>
          <w:szCs w:val="24"/>
        </w:rPr>
        <w:t xml:space="preserve"> </w:t>
      </w:r>
      <w:r w:rsidR="00AA6D63">
        <w:rPr>
          <w:rFonts w:ascii="Times New Roman" w:hAnsi="Times New Roman" w:cs="Times New Roman"/>
          <w:sz w:val="24"/>
          <w:szCs w:val="24"/>
        </w:rPr>
        <w:t>in Campus Connections</w:t>
      </w:r>
      <w:r w:rsidR="001159C3">
        <w:rPr>
          <w:rFonts w:ascii="Times New Roman" w:hAnsi="Times New Roman" w:cs="Times New Roman"/>
          <w:sz w:val="24"/>
          <w:szCs w:val="24"/>
        </w:rPr>
        <w:t xml:space="preserve"> may</w:t>
      </w:r>
      <w:r w:rsidR="008E55B8">
        <w:rPr>
          <w:rFonts w:ascii="Times New Roman" w:hAnsi="Times New Roman" w:cs="Times New Roman"/>
          <w:sz w:val="24"/>
          <w:szCs w:val="24"/>
        </w:rPr>
        <w:t xml:space="preserve"> benefit greatly from enhanced feelings of belongingness</w:t>
      </w:r>
      <w:r>
        <w:rPr>
          <w:rFonts w:ascii="Times New Roman" w:hAnsi="Times New Roman" w:cs="Times New Roman"/>
          <w:sz w:val="24"/>
          <w:szCs w:val="24"/>
        </w:rPr>
        <w:t>.</w:t>
      </w:r>
      <w:r w:rsidR="003171AC">
        <w:rPr>
          <w:rFonts w:ascii="Times New Roman" w:hAnsi="Times New Roman" w:cs="Times New Roman"/>
          <w:sz w:val="24"/>
          <w:szCs w:val="24"/>
        </w:rPr>
        <w:t xml:space="preserve"> </w:t>
      </w:r>
    </w:p>
    <w:p w14:paraId="0A0D3978" w14:textId="10611F58" w:rsidR="000C302A" w:rsidRPr="000C302A" w:rsidRDefault="0099378E"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ro</w:t>
      </w:r>
      <w:r w:rsidR="002F4DA2" w:rsidRPr="00E7476B">
        <w:rPr>
          <w:rFonts w:ascii="Times New Roman" w:hAnsi="Times New Roman" w:cs="Times New Roman"/>
          <w:sz w:val="24"/>
          <w:szCs w:val="24"/>
        </w:rPr>
        <w:t xml:space="preserve">social bonds between youth </w:t>
      </w:r>
      <w:r>
        <w:rPr>
          <w:rFonts w:ascii="Times New Roman" w:hAnsi="Times New Roman" w:cs="Times New Roman"/>
          <w:sz w:val="24"/>
          <w:szCs w:val="24"/>
        </w:rPr>
        <w:t>are theoretically and empirically</w:t>
      </w:r>
      <w:r w:rsidR="002F4DA2" w:rsidRPr="00E7476B">
        <w:rPr>
          <w:rFonts w:ascii="Times New Roman" w:hAnsi="Times New Roman" w:cs="Times New Roman"/>
          <w:sz w:val="24"/>
          <w:szCs w:val="24"/>
        </w:rPr>
        <w:t xml:space="preserve"> </w:t>
      </w:r>
      <w:r>
        <w:rPr>
          <w:rFonts w:ascii="Times New Roman" w:hAnsi="Times New Roman" w:cs="Times New Roman"/>
          <w:sz w:val="24"/>
          <w:szCs w:val="24"/>
        </w:rPr>
        <w:t xml:space="preserve">implicated in the development of </w:t>
      </w:r>
      <w:r w:rsidR="002F4DA2" w:rsidRPr="00E7476B">
        <w:rPr>
          <w:rFonts w:ascii="Times New Roman" w:hAnsi="Times New Roman" w:cs="Times New Roman"/>
          <w:sz w:val="24"/>
          <w:szCs w:val="24"/>
        </w:rPr>
        <w:t>delinquent behavior</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4A1E73">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Hirschi, 2017)</w:t>
      </w:r>
      <w:r w:rsidR="002F4DA2">
        <w:rPr>
          <w:rFonts w:ascii="Times New Roman" w:hAnsi="Times New Roman" w:cs="Times New Roman"/>
          <w:sz w:val="24"/>
          <w:szCs w:val="24"/>
        </w:rPr>
        <w:fldChar w:fldCharType="end"/>
      </w:r>
      <w:r w:rsidR="008E55B8">
        <w:rPr>
          <w:rFonts w:ascii="Times New Roman" w:hAnsi="Times New Roman" w:cs="Times New Roman"/>
          <w:sz w:val="24"/>
          <w:szCs w:val="24"/>
        </w:rPr>
        <w:t xml:space="preserve">, </w:t>
      </w:r>
      <w:r>
        <w:rPr>
          <w:rFonts w:ascii="Times New Roman" w:hAnsi="Times New Roman" w:cs="Times New Roman"/>
          <w:sz w:val="24"/>
          <w:szCs w:val="24"/>
        </w:rPr>
        <w:t xml:space="preserve">which may characterize </w:t>
      </w:r>
      <w:r w:rsidR="00D25E0C">
        <w:rPr>
          <w:rFonts w:ascii="Times New Roman" w:hAnsi="Times New Roman" w:cs="Times New Roman"/>
          <w:sz w:val="24"/>
          <w:szCs w:val="24"/>
        </w:rPr>
        <w:t>the behavior of</w:t>
      </w:r>
      <w:r w:rsidR="00D41BCE">
        <w:rPr>
          <w:rFonts w:ascii="Times New Roman" w:hAnsi="Times New Roman" w:cs="Times New Roman"/>
          <w:sz w:val="24"/>
          <w:szCs w:val="24"/>
        </w:rPr>
        <w:t xml:space="preserve"> youth</w:t>
      </w:r>
      <w:r w:rsidR="00D25E0C">
        <w:rPr>
          <w:rFonts w:ascii="Times New Roman" w:hAnsi="Times New Roman" w:cs="Times New Roman"/>
          <w:sz w:val="24"/>
          <w:szCs w:val="24"/>
        </w:rPr>
        <w:t xml:space="preserve"> who participate in</w:t>
      </w:r>
      <w:r w:rsidR="00D41BCE">
        <w:rPr>
          <w:rFonts w:ascii="Times New Roman" w:hAnsi="Times New Roman" w:cs="Times New Roman"/>
          <w:sz w:val="24"/>
          <w:szCs w:val="24"/>
        </w:rPr>
        <w:t xml:space="preserve"> mentorship interventions</w:t>
      </w:r>
      <w:r w:rsidR="00D25E0C">
        <w:rPr>
          <w:rFonts w:ascii="Times New Roman" w:hAnsi="Times New Roman" w:cs="Times New Roman"/>
          <w:sz w:val="24"/>
          <w:szCs w:val="24"/>
        </w:rPr>
        <w:t>. As such</w:t>
      </w:r>
      <w:r w:rsidR="00006D9B">
        <w:rPr>
          <w:rFonts w:ascii="Times New Roman" w:hAnsi="Times New Roman" w:cs="Times New Roman"/>
          <w:sz w:val="24"/>
          <w:szCs w:val="24"/>
        </w:rPr>
        <w:t>, i</w:t>
      </w:r>
      <w:r w:rsidR="002F4DA2" w:rsidRPr="00E7476B">
        <w:rPr>
          <w:rFonts w:ascii="Times New Roman" w:hAnsi="Times New Roman" w:cs="Times New Roman"/>
          <w:sz w:val="24"/>
          <w:szCs w:val="24"/>
        </w:rPr>
        <w:t xml:space="preserve">t is important to </w:t>
      </w:r>
      <w:r w:rsidR="00A60495">
        <w:rPr>
          <w:rFonts w:ascii="Times New Roman" w:hAnsi="Times New Roman" w:cs="Times New Roman"/>
          <w:sz w:val="24"/>
          <w:szCs w:val="24"/>
        </w:rPr>
        <w:t>examine</w:t>
      </w:r>
      <w:r w:rsidR="002F4DA2" w:rsidRPr="00E7476B">
        <w:rPr>
          <w:rFonts w:ascii="Times New Roman" w:hAnsi="Times New Roman" w:cs="Times New Roman"/>
          <w:sz w:val="24"/>
          <w:szCs w:val="24"/>
        </w:rPr>
        <w:t xml:space="preserve"> both youth’s feeling of belongingness and the social bonds they form while participating in a social program focused on building positive friendships </w:t>
      </w:r>
      <w:r w:rsidR="00A60495">
        <w:rPr>
          <w:rFonts w:ascii="Times New Roman" w:hAnsi="Times New Roman" w:cs="Times New Roman"/>
          <w:sz w:val="24"/>
          <w:szCs w:val="24"/>
        </w:rPr>
        <w:t>with</w:t>
      </w:r>
      <w:r w:rsidR="002F4DA2" w:rsidRPr="00E7476B">
        <w:rPr>
          <w:rFonts w:ascii="Times New Roman" w:hAnsi="Times New Roman" w:cs="Times New Roman"/>
          <w:sz w:val="24"/>
          <w:szCs w:val="24"/>
        </w:rPr>
        <w:t xml:space="preserve"> peers. </w:t>
      </w:r>
      <w:r w:rsidR="00006D9B">
        <w:rPr>
          <w:rFonts w:ascii="Times New Roman" w:hAnsi="Times New Roman" w:cs="Times New Roman"/>
          <w:sz w:val="24"/>
          <w:szCs w:val="24"/>
        </w:rPr>
        <w:t>M</w:t>
      </w:r>
      <w:r w:rsidR="002F4DA2" w:rsidRPr="00054150">
        <w:rPr>
          <w:rFonts w:ascii="Times New Roman" w:hAnsi="Times New Roman" w:cs="Times New Roman"/>
          <w:sz w:val="24"/>
          <w:szCs w:val="24"/>
        </w:rPr>
        <w:t xml:space="preserve">easuring </w:t>
      </w:r>
      <w:r w:rsidR="00006D9B" w:rsidRPr="00054150">
        <w:rPr>
          <w:rFonts w:ascii="Times New Roman" w:hAnsi="Times New Roman" w:cs="Times New Roman"/>
          <w:sz w:val="24"/>
          <w:szCs w:val="24"/>
        </w:rPr>
        <w:t>belonging</w:t>
      </w:r>
      <w:r w:rsidR="00006D9B">
        <w:rPr>
          <w:rFonts w:ascii="Times New Roman" w:hAnsi="Times New Roman" w:cs="Times New Roman"/>
          <w:sz w:val="24"/>
          <w:szCs w:val="24"/>
        </w:rPr>
        <w:t>ness</w:t>
      </w:r>
      <w:r w:rsidR="002F4DA2" w:rsidRPr="00054150">
        <w:rPr>
          <w:rFonts w:ascii="Times New Roman" w:hAnsi="Times New Roman" w:cs="Times New Roman"/>
          <w:sz w:val="24"/>
          <w:szCs w:val="24"/>
        </w:rPr>
        <w:t xml:space="preserve"> in an intervention program </w:t>
      </w:r>
      <w:r w:rsidR="00A60495">
        <w:rPr>
          <w:rFonts w:ascii="Times New Roman" w:hAnsi="Times New Roman" w:cs="Times New Roman"/>
          <w:sz w:val="24"/>
          <w:szCs w:val="24"/>
        </w:rPr>
        <w:t>is clearly a</w:t>
      </w:r>
      <w:r w:rsidR="003C4289">
        <w:rPr>
          <w:rFonts w:ascii="Times New Roman" w:hAnsi="Times New Roman" w:cs="Times New Roman"/>
          <w:sz w:val="24"/>
          <w:szCs w:val="24"/>
        </w:rPr>
        <w:t>n importan</w:t>
      </w:r>
      <w:r w:rsidR="002F4DA2" w:rsidRPr="00054150">
        <w:rPr>
          <w:rFonts w:ascii="Times New Roman" w:hAnsi="Times New Roman" w:cs="Times New Roman"/>
          <w:sz w:val="24"/>
          <w:szCs w:val="24"/>
        </w:rPr>
        <w:t>t</w:t>
      </w:r>
      <w:r w:rsidR="003C4289">
        <w:rPr>
          <w:rFonts w:ascii="Times New Roman" w:hAnsi="Times New Roman" w:cs="Times New Roman"/>
          <w:sz w:val="24"/>
          <w:szCs w:val="24"/>
        </w:rPr>
        <w:t xml:space="preserve"> part</w:t>
      </w:r>
      <w:r w:rsidR="002F4DA2" w:rsidRPr="00054150">
        <w:rPr>
          <w:rFonts w:ascii="Times New Roman" w:hAnsi="Times New Roman" w:cs="Times New Roman"/>
          <w:sz w:val="24"/>
          <w:szCs w:val="24"/>
        </w:rPr>
        <w:t xml:space="preserve"> </w:t>
      </w:r>
      <w:r w:rsidR="003C4289">
        <w:rPr>
          <w:rFonts w:ascii="Times New Roman" w:hAnsi="Times New Roman" w:cs="Times New Roman"/>
          <w:sz w:val="24"/>
          <w:szCs w:val="24"/>
        </w:rPr>
        <w:t>of understanding</w:t>
      </w:r>
      <w:r w:rsidR="002F4DA2" w:rsidRPr="00054150">
        <w:rPr>
          <w:rFonts w:ascii="Times New Roman" w:hAnsi="Times New Roman" w:cs="Times New Roman"/>
          <w:sz w:val="24"/>
          <w:szCs w:val="24"/>
        </w:rPr>
        <w:t xml:space="preserve"> the true effect of </w:t>
      </w:r>
      <w:r w:rsidR="003C4289">
        <w:rPr>
          <w:rFonts w:ascii="Times New Roman" w:hAnsi="Times New Roman" w:cs="Times New Roman"/>
          <w:sz w:val="24"/>
          <w:szCs w:val="24"/>
        </w:rPr>
        <w:t xml:space="preserve">such </w:t>
      </w:r>
      <w:r w:rsidR="002F4DA2" w:rsidRPr="00054150">
        <w:rPr>
          <w:rFonts w:ascii="Times New Roman" w:hAnsi="Times New Roman" w:cs="Times New Roman"/>
          <w:sz w:val="24"/>
          <w:szCs w:val="24"/>
        </w:rPr>
        <w:t>program</w:t>
      </w:r>
      <w:r w:rsidR="003C4289">
        <w:rPr>
          <w:rFonts w:ascii="Times New Roman" w:hAnsi="Times New Roman" w:cs="Times New Roman"/>
          <w:sz w:val="24"/>
          <w:szCs w:val="24"/>
        </w:rPr>
        <w:t>s.</w:t>
      </w:r>
    </w:p>
    <w:p w14:paraId="36BCC71D" w14:textId="38C43D08"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13" w:name="_Toc39756084"/>
      <w:commentRangeStart w:id="14"/>
      <w:r w:rsidRPr="002F4DA2">
        <w:rPr>
          <w:rFonts w:ascii="Times New Roman" w:hAnsi="Times New Roman" w:cs="Times New Roman"/>
          <w:b/>
          <w:bCs/>
          <w:color w:val="auto"/>
          <w:sz w:val="24"/>
          <w:szCs w:val="24"/>
        </w:rPr>
        <w:t>Social Network Analysis</w:t>
      </w:r>
      <w:commentRangeEnd w:id="14"/>
      <w:r w:rsidR="00CF1DC1">
        <w:rPr>
          <w:rStyle w:val="CommentReference"/>
          <w:rFonts w:asciiTheme="minorHAnsi" w:eastAsiaTheme="minorHAnsi" w:hAnsiTheme="minorHAnsi" w:cstheme="minorBidi"/>
          <w:color w:val="auto"/>
        </w:rPr>
        <w:commentReference w:id="14"/>
      </w:r>
      <w:r w:rsidR="00212D85">
        <w:rPr>
          <w:rFonts w:ascii="Times New Roman" w:hAnsi="Times New Roman" w:cs="Times New Roman"/>
          <w:b/>
          <w:bCs/>
          <w:color w:val="auto"/>
          <w:sz w:val="24"/>
          <w:szCs w:val="24"/>
        </w:rPr>
        <w:t xml:space="preserve"> (SNA)</w:t>
      </w:r>
      <w:bookmarkEnd w:id="13"/>
    </w:p>
    <w:p w14:paraId="0599BB84" w14:textId="02C065A6"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15"/>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C434DF">
        <w:rPr>
          <w:rFonts w:ascii="Times New Roman" w:hAnsi="Times New Roman" w:cs="Times New Roman"/>
          <w:sz w:val="24"/>
          <w:szCs w:val="24"/>
        </w:rPr>
        <w:t xml:space="preserve">I </w:t>
      </w:r>
      <w:r w:rsidR="004F2134">
        <w:rPr>
          <w:rFonts w:ascii="Times New Roman" w:hAnsi="Times New Roman" w:cs="Times New Roman"/>
          <w:sz w:val="24"/>
          <w:szCs w:val="24"/>
        </w:rPr>
        <w:t>aim</w:t>
      </w:r>
      <w:r w:rsidR="00C434DF">
        <w:rPr>
          <w:rFonts w:ascii="Times New Roman" w:hAnsi="Times New Roman" w:cs="Times New Roman"/>
          <w:sz w:val="24"/>
          <w:szCs w:val="24"/>
        </w:rPr>
        <w:t xml:space="preserve"> </w:t>
      </w:r>
      <w:r w:rsidR="00B3603E">
        <w:rPr>
          <w:rFonts w:ascii="Times New Roman" w:hAnsi="Times New Roman" w:cs="Times New Roman"/>
          <w:sz w:val="24"/>
          <w:szCs w:val="24"/>
        </w:rPr>
        <w:t>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w:t>
      </w:r>
      <w:r w:rsidR="004F2134">
        <w:rPr>
          <w:rFonts w:ascii="Times New Roman" w:hAnsi="Times New Roman" w:cs="Times New Roman"/>
          <w:sz w:val="24"/>
          <w:szCs w:val="24"/>
        </w:rPr>
        <w:t xml:space="preserve">the </w:t>
      </w:r>
      <w:r w:rsidR="00B3603E">
        <w:rPr>
          <w:rFonts w:ascii="Times New Roman" w:hAnsi="Times New Roman" w:cs="Times New Roman"/>
          <w:sz w:val="24"/>
          <w:szCs w:val="24"/>
        </w:rPr>
        <w:t>social network to further evaluate the effectiveness of a mentorship intervention.</w:t>
      </w:r>
      <w:r w:rsidR="0032018D">
        <w:rPr>
          <w:rFonts w:ascii="Times New Roman" w:hAnsi="Times New Roman" w:cs="Times New Roman"/>
          <w:sz w:val="24"/>
          <w:szCs w:val="24"/>
        </w:rPr>
        <w:t xml:space="preserve"> </w:t>
      </w:r>
      <w:commentRangeEnd w:id="15"/>
      <w:r w:rsidR="00320E01">
        <w:rPr>
          <w:rStyle w:val="CommentReference"/>
        </w:rPr>
        <w:commentReference w:id="15"/>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help to understand how an adolescent in a group-based intervention program can feel an enhanced sense of belonging.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how this thesis may benefit from </w:t>
      </w:r>
      <w:r w:rsidR="00690EE6">
        <w:rPr>
          <w:rFonts w:ascii="Times New Roman" w:hAnsi="Times New Roman" w:cs="Times New Roman"/>
          <w:sz w:val="24"/>
          <w:szCs w:val="24"/>
        </w:rPr>
        <w:t>a social network</w:t>
      </w:r>
      <w:r w:rsidR="001B5DC9">
        <w:rPr>
          <w:rFonts w:ascii="Times New Roman" w:hAnsi="Times New Roman" w:cs="Times New Roman"/>
          <w:sz w:val="24"/>
          <w:szCs w:val="24"/>
        </w:rPr>
        <w:t xml:space="preserve"> approach. </w:t>
      </w:r>
    </w:p>
    <w:p w14:paraId="3877B68B" w14:textId="5058A8BF" w:rsidR="00D305B3" w:rsidRPr="00D305B3" w:rsidRDefault="00D305B3" w:rsidP="00D305B3">
      <w:pPr>
        <w:pStyle w:val="Heading3"/>
        <w:spacing w:after="240"/>
        <w:rPr>
          <w:rFonts w:ascii="Times New Roman" w:hAnsi="Times New Roman" w:cs="Times New Roman"/>
          <w:i/>
          <w:iCs/>
          <w:color w:val="auto"/>
        </w:rPr>
      </w:pPr>
      <w:bookmarkStart w:id="16" w:name="_Toc39756085"/>
      <w:r w:rsidRPr="00D305B3">
        <w:rPr>
          <w:rFonts w:ascii="Times New Roman" w:hAnsi="Times New Roman" w:cs="Times New Roman"/>
          <w:i/>
          <w:iCs/>
          <w:color w:val="auto"/>
        </w:rPr>
        <w:t>Defining Social Network</w:t>
      </w:r>
      <w:r>
        <w:rPr>
          <w:rFonts w:ascii="Times New Roman" w:hAnsi="Times New Roman" w:cs="Times New Roman"/>
          <w:i/>
          <w:iCs/>
          <w:color w:val="auto"/>
        </w:rPr>
        <w:t>s and SNA</w:t>
      </w:r>
      <w:bookmarkEnd w:id="16"/>
    </w:p>
    <w:p w14:paraId="6E397FC7" w14:textId="4430D11A" w:rsidR="00B6371A" w:rsidRPr="00A27726"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is defined as a set of relationships between </w:t>
      </w:r>
      <w:r w:rsidR="00812E7E">
        <w:rPr>
          <w:rFonts w:ascii="Times New Roman" w:hAnsi="Times New Roman" w:cs="Times New Roman"/>
          <w:sz w:val="24"/>
          <w:szCs w:val="24"/>
        </w:rPr>
        <w:t xml:space="preserve">people </w:t>
      </w:r>
      <w:r w:rsidRPr="00A27726">
        <w:rPr>
          <w:rFonts w:ascii="Times New Roman" w:hAnsi="Times New Roman" w:cs="Times New Roman"/>
          <w:sz w:val="24"/>
          <w:szCs w:val="24"/>
        </w:rPr>
        <w:t xml:space="preserve">and how </w:t>
      </w:r>
      <w:r w:rsidR="00690EE6">
        <w:rPr>
          <w:rFonts w:ascii="Times New Roman" w:hAnsi="Times New Roman" w:cs="Times New Roman"/>
          <w:sz w:val="24"/>
          <w:szCs w:val="24"/>
        </w:rPr>
        <w:t xml:space="preserve">they </w:t>
      </w:r>
      <w:r w:rsidR="00320E01">
        <w:rPr>
          <w:rFonts w:ascii="Times New Roman" w:hAnsi="Times New Roman" w:cs="Times New Roman"/>
          <w:sz w:val="24"/>
          <w:szCs w:val="24"/>
        </w:rPr>
        <w:t>are</w:t>
      </w:r>
      <w:r w:rsidRPr="00A27726">
        <w:rPr>
          <w:rFonts w:ascii="Times New Roman" w:hAnsi="Times New Roman" w:cs="Times New Roman"/>
          <w:sz w:val="24"/>
          <w:szCs w:val="24"/>
        </w:rPr>
        <w:t xml:space="preserve"> mapped </w:t>
      </w:r>
      <w:r w:rsidR="00320E01">
        <w:rPr>
          <w:rFonts w:ascii="Times New Roman" w:hAnsi="Times New Roman" w:cs="Times New Roman"/>
          <w:sz w:val="24"/>
          <w:szCs w:val="24"/>
        </w:rPr>
        <w:t>with</w:t>
      </w:r>
      <w:r w:rsidRPr="00A27726">
        <w:rPr>
          <w:rFonts w:ascii="Times New Roman" w:hAnsi="Times New Roman" w:cs="Times New Roman"/>
          <w:sz w:val="24"/>
          <w:szCs w:val="24"/>
        </w:rPr>
        <w:t>in a social structure</w:t>
      </w:r>
      <w:r w:rsidR="00812E7E">
        <w:rPr>
          <w:rFonts w:ascii="Times New Roman" w:hAnsi="Times New Roman" w:cs="Times New Roman"/>
          <w:sz w:val="24"/>
          <w:szCs w:val="24"/>
        </w:rPr>
        <w:t xml:space="preserve">.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xml:space="preserve">) and lines to represent the connection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w:t>
      </w:r>
      <w:r w:rsidRPr="00A27726">
        <w:rPr>
          <w:rFonts w:ascii="Times New Roman" w:hAnsi="Times New Roman" w:cs="Times New Roman"/>
          <w:sz w:val="24"/>
          <w:szCs w:val="24"/>
        </w:rPr>
        <w:lastRenderedPageBreak/>
        <w:t>edg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A node is a </w:t>
      </w:r>
      <w:r w:rsidR="00D535DA">
        <w:rPr>
          <w:rFonts w:ascii="Times New Roman" w:hAnsi="Times New Roman" w:cs="Times New Roman"/>
          <w:sz w:val="24"/>
          <w:szCs w:val="24"/>
        </w:rPr>
        <w:t>person</w:t>
      </w:r>
      <w:r w:rsidRPr="00A27726">
        <w:rPr>
          <w:rFonts w:ascii="Times New Roman" w:hAnsi="Times New Roman" w:cs="Times New Roman"/>
          <w:sz w:val="24"/>
          <w:szCs w:val="24"/>
        </w:rPr>
        <w:t xml:space="preserve"> with defining characteristics to be analyzed within a network of other nodes with similar, or differing, 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w:t>
      </w:r>
      <w:r w:rsidRPr="001B5DC9">
        <w:rPr>
          <w:rFonts w:ascii="Times New Roman" w:hAnsi="Times New Roman" w:cs="Times New Roman"/>
          <w:sz w:val="24"/>
          <w:szCs w:val="24"/>
        </w:rPr>
        <w:t>edges</w:t>
      </w:r>
      <w:r w:rsidR="00272A9B" w:rsidRPr="001B5DC9">
        <w:rPr>
          <w:rFonts w:ascii="Times New Roman" w:hAnsi="Times New Roman" w:cs="Times New Roman"/>
          <w:sz w:val="24"/>
          <w:szCs w:val="24"/>
        </w:rPr>
        <w:t xml:space="preserve"> </w:t>
      </w:r>
      <w:r w:rsidR="001B5DC9" w:rsidRPr="001B5DC9">
        <w:rPr>
          <w:rFonts w:ascii="Times New Roman" w:hAnsi="Times New Roman" w:cs="Times New Roman"/>
          <w:sz w:val="24"/>
          <w:szCs w:val="24"/>
        </w:rPr>
        <w:t>by counting the number of relationships formed between each node and the probability of a relationship being formed between the nodes</w:t>
      </w:r>
      <w:r w:rsidRPr="00A27726">
        <w:rPr>
          <w:rFonts w:ascii="Times New Roman" w:hAnsi="Times New Roman" w:cs="Times New Roman"/>
          <w:sz w:val="24"/>
          <w:szCs w:val="24"/>
        </w:rPr>
        <w:t xml:space="preserv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Pr="00A27726">
        <w:rPr>
          <w:rFonts w:ascii="Times New Roman" w:hAnsi="Times New Roman" w:cs="Times New Roman"/>
          <w:sz w:val="24"/>
          <w:szCs w:val="24"/>
        </w:rPr>
        <w:t>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t>and</w:t>
      </w:r>
      <w:r w:rsidRPr="00A27726">
        <w:rPr>
          <w:rFonts w:ascii="Times New Roman" w:hAnsi="Times New Roman" w:cs="Times New Roman"/>
          <w:sz w:val="24"/>
          <w:szCs w:val="24"/>
        </w:rPr>
        <w:t xml:space="preserve"> age. The connection of these nodes through edges help understand how many connections a node may possess and </w:t>
      </w:r>
      <w:r w:rsidR="00AB6283">
        <w:rPr>
          <w:rFonts w:ascii="Times New Roman" w:hAnsi="Times New Roman" w:cs="Times New Roman"/>
          <w:sz w:val="24"/>
          <w:szCs w:val="24"/>
        </w:rPr>
        <w:t xml:space="preserve">from </w:t>
      </w:r>
      <w:r w:rsidRPr="00A27726">
        <w:rPr>
          <w:rFonts w:ascii="Times New Roman" w:hAnsi="Times New Roman" w:cs="Times New Roman"/>
          <w:sz w:val="24"/>
          <w:szCs w:val="24"/>
        </w:rPr>
        <w:t xml:space="preserve">where those connections come.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w:t>
      </w:r>
      <w:r w:rsidR="00AB6283">
        <w:rPr>
          <w:rFonts w:ascii="Times New Roman" w:hAnsi="Times New Roman" w:cs="Times New Roman"/>
          <w:sz w:val="24"/>
          <w:szCs w:val="24"/>
        </w:rPr>
        <w:t xml:space="preserve">also </w:t>
      </w:r>
      <w:r w:rsidRPr="00A27726">
        <w:rPr>
          <w:rFonts w:ascii="Times New Roman" w:hAnsi="Times New Roman" w:cs="Times New Roman"/>
          <w:sz w:val="24"/>
          <w:szCs w:val="24"/>
        </w:rPr>
        <w:t>be viewed from a</w:t>
      </w:r>
      <w:r w:rsidR="00AB6283">
        <w:rPr>
          <w:rFonts w:ascii="Times New Roman" w:hAnsi="Times New Roman" w:cs="Times New Roman"/>
          <w:sz w:val="24"/>
          <w:szCs w:val="24"/>
        </w:rPr>
        <w:t xml:space="preserve">n </w:t>
      </w:r>
      <w:r w:rsidRPr="00A27726">
        <w:rPr>
          <w:rFonts w:ascii="Times New Roman" w:hAnsi="Times New Roman" w:cs="Times New Roman"/>
          <w:sz w:val="24"/>
          <w:szCs w:val="24"/>
        </w:rPr>
        <w:t xml:space="preserve">ecological standpoint to identify clusters of nodes and the commonalities between them such as family members, friends, and 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1D4D22">
      <w:pPr>
        <w:spacing w:after="0" w:line="480" w:lineRule="auto"/>
        <w:ind w:firstLine="720"/>
        <w:contextualSpacing/>
        <w:jc w:val="center"/>
        <w:rPr>
          <w:rFonts w:ascii="Times New Roman" w:hAnsi="Times New Roman" w:cs="Times New Roman"/>
          <w:sz w:val="24"/>
          <w:szCs w:val="24"/>
        </w:rPr>
      </w:pPr>
      <w:r w:rsidRPr="00A27726">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7E02E3">
      <w:pPr>
        <w:pBdr>
          <w:bottom w:val="single" w:sz="4" w:space="1" w:color="auto"/>
        </w:pBdr>
        <w:spacing w:line="480" w:lineRule="auto"/>
        <w:contextualSpacing/>
        <w:rPr>
          <w:rFonts w:ascii="Times New Roman" w:hAnsi="Times New Roman" w:cs="Times New Roman"/>
          <w:sz w:val="24"/>
          <w:szCs w:val="24"/>
        </w:rPr>
      </w:pP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xml:space="preserve">.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w:t>
      </w:r>
      <w:r w:rsidRPr="00A27726">
        <w:rPr>
          <w:rFonts w:ascii="Times New Roman" w:hAnsi="Times New Roman" w:cs="Times New Roman"/>
          <w:sz w:val="24"/>
          <w:szCs w:val="24"/>
        </w:rPr>
        <w:lastRenderedPageBreak/>
        <w:t>may be colored to characterize an attribute of the connection. Lastly, the surrounding colors identify how nodes are clustered into groups.</w:t>
      </w:r>
    </w:p>
    <w:p w14:paraId="6999F2FF" w14:textId="1FD29CA0" w:rsidR="005B0317" w:rsidRPr="00A27726" w:rsidRDefault="00B6371A" w:rsidP="007E02E3">
      <w:pPr>
        <w:spacing w:before="240"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To study the organization of these nodes and edges that make up a social network, </w:t>
      </w:r>
      <w:r w:rsidR="00311A61">
        <w:rPr>
          <w:rFonts w:ascii="Times New Roman" w:hAnsi="Times New Roman" w:cs="Times New Roman"/>
          <w:sz w:val="24"/>
          <w:szCs w:val="24"/>
        </w:rPr>
        <w:t>I will</w:t>
      </w:r>
      <w:r w:rsidRPr="00A27726">
        <w:rPr>
          <w:rFonts w:ascii="Times New Roman" w:hAnsi="Times New Roman" w:cs="Times New Roman"/>
          <w:sz w:val="24"/>
          <w:szCs w:val="24"/>
        </w:rPr>
        <w:t xml:space="preserve"> use </w:t>
      </w:r>
      <w:r w:rsidR="00692FC8">
        <w:rPr>
          <w:rFonts w:ascii="Times New Roman" w:hAnsi="Times New Roman" w:cs="Times New Roman"/>
          <w:sz w:val="24"/>
          <w:szCs w:val="24"/>
        </w:rPr>
        <w:t>SNA</w:t>
      </w:r>
      <w:r w:rsidR="00690EE6">
        <w:rPr>
          <w:rFonts w:ascii="Times New Roman" w:hAnsi="Times New Roman" w:cs="Times New Roman"/>
          <w:sz w:val="24"/>
          <w:szCs w:val="24"/>
        </w:rPr>
        <w:t>,</w:t>
      </w:r>
      <w:r w:rsidR="00311A61">
        <w:rPr>
          <w:rFonts w:ascii="Times New Roman" w:hAnsi="Times New Roman" w:cs="Times New Roman"/>
          <w:sz w:val="24"/>
          <w:szCs w:val="24"/>
        </w:rPr>
        <w:t xml:space="preserve"> which </w:t>
      </w:r>
      <w:r w:rsidR="00A37728" w:rsidRPr="00A27726">
        <w:rPr>
          <w:rFonts w:ascii="Times New Roman" w:hAnsi="Times New Roman" w:cs="Times New Roman"/>
          <w:sz w:val="24"/>
          <w:szCs w:val="24"/>
        </w:rPr>
        <w:t>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More specifically, SNA is the process of 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statistics allow researchers to 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p>
    <w:p w14:paraId="41F90E36" w14:textId="6AEF0FCE" w:rsidR="000D516F" w:rsidRPr="00D9064A" w:rsidRDefault="000D516F" w:rsidP="001D4D22">
      <w:pPr>
        <w:pStyle w:val="Heading3"/>
        <w:spacing w:before="0" w:line="480" w:lineRule="auto"/>
        <w:contextualSpacing/>
        <w:rPr>
          <w:rFonts w:ascii="Times New Roman" w:hAnsi="Times New Roman" w:cs="Times New Roman"/>
          <w:i/>
          <w:iCs/>
          <w:color w:val="auto"/>
        </w:rPr>
      </w:pPr>
      <w:bookmarkStart w:id="17" w:name="_Toc39756086"/>
      <w:r w:rsidRPr="00D9064A">
        <w:rPr>
          <w:rFonts w:ascii="Times New Roman" w:hAnsi="Times New Roman" w:cs="Times New Roman"/>
          <w:i/>
          <w:iCs/>
          <w:color w:val="auto"/>
        </w:rPr>
        <w:t>Social Network Analysis in Psychological Research</w:t>
      </w:r>
      <w:bookmarkEnd w:id="17"/>
    </w:p>
    <w:p w14:paraId="36021540" w14:textId="029CA512" w:rsidR="008B4C7A" w:rsidRPr="00A27726" w:rsidRDefault="003F77EB"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w:t>
      </w:r>
      <w:r w:rsidR="008D0E9C">
        <w:rPr>
          <w:rFonts w:ascii="Times New Roman" w:hAnsi="Times New Roman" w:cs="Times New Roman"/>
          <w:sz w:val="24"/>
          <w:szCs w:val="24"/>
        </w:rPr>
        <w:t>In response</w:t>
      </w:r>
      <w:r w:rsidR="008B4C7A" w:rsidRPr="00A27726">
        <w:rPr>
          <w:rFonts w:ascii="Times New Roman" w:hAnsi="Times New Roman" w:cs="Times New Roman"/>
          <w:sz w:val="24"/>
          <w:szCs w:val="24"/>
        </w:rPr>
        <w:t xml:space="preserv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474285FF" w:rsidR="008B4C7A"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w:t>
      </w:r>
      <w:r w:rsidR="0060509C" w:rsidRPr="00A27726">
        <w:rPr>
          <w:rFonts w:ascii="Times New Roman" w:hAnsi="Times New Roman" w:cs="Times New Roman"/>
          <w:sz w:val="24"/>
          <w:szCs w:val="24"/>
        </w:rPr>
        <w:t>select</w:t>
      </w:r>
      <w:r w:rsidRPr="00A27726">
        <w:rPr>
          <w:rFonts w:ascii="Times New Roman" w:hAnsi="Times New Roman" w:cs="Times New Roman"/>
          <w:sz w:val="24"/>
          <w:szCs w:val="24"/>
        </w:rPr>
        <w:t xml:space="preserve"> all </w:t>
      </w:r>
      <w:r w:rsidR="0060509C">
        <w:rPr>
          <w:rFonts w:ascii="Times New Roman" w:hAnsi="Times New Roman" w:cs="Times New Roman"/>
          <w:sz w:val="24"/>
          <w:szCs w:val="24"/>
        </w:rPr>
        <w:t>others</w:t>
      </w:r>
      <w:r w:rsidR="0060509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that they have a relationship with. Roster methods require the use of a stem question such as, “To whom do you report to at work?” or “Please select individuals you have a friendship with…”. </w:t>
      </w:r>
    </w:p>
    <w:p w14:paraId="249E0748" w14:textId="549EDE92" w:rsidR="00AA59C8"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lastRenderedPageBreak/>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one or several individuals within a network. The name</w:t>
      </w:r>
      <w:r w:rsidR="00DF46AF">
        <w:rPr>
          <w:rFonts w:ascii="Times New Roman" w:hAnsi="Times New Roman" w:cs="Times New Roman"/>
          <w:sz w:val="24"/>
          <w:szCs w:val="24"/>
        </w:rPr>
        <w:t>s</w:t>
      </w:r>
      <w:r w:rsidRPr="00A27726">
        <w:rPr>
          <w:rFonts w:ascii="Times New Roman" w:hAnsi="Times New Roman" w:cs="Times New Roman"/>
          <w:sz w:val="24"/>
          <w:szCs w:val="24"/>
        </w:rPr>
        <w:t xml:space="preserv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687586F5" w:rsidR="009627E6" w:rsidRPr="00A27726" w:rsidRDefault="009627E6" w:rsidP="00BE1BF5">
      <w:pPr>
        <w:spacing w:after="0" w:line="480" w:lineRule="auto"/>
        <w:ind w:firstLine="360"/>
        <w:contextualSpacing/>
        <w:rPr>
          <w:rFonts w:ascii="Times New Roman" w:hAnsi="Times New Roman" w:cs="Times New Roman"/>
          <w:sz w:val="24"/>
          <w:szCs w:val="24"/>
        </w:rPr>
      </w:pPr>
      <w:r w:rsidRPr="00A27726">
        <w:rPr>
          <w:rFonts w:ascii="Times New Roman" w:hAnsi="Times New Roman" w:cs="Times New Roman"/>
          <w:sz w:val="24"/>
          <w:szCs w:val="24"/>
        </w:rPr>
        <w:t xml:space="preserve">Both methodologies </w:t>
      </w:r>
      <w:r w:rsidR="00E704DA" w:rsidRPr="00A27726">
        <w:rPr>
          <w:rFonts w:ascii="Times New Roman" w:hAnsi="Times New Roman" w:cs="Times New Roman"/>
          <w:sz w:val="24"/>
          <w:szCs w:val="24"/>
        </w:rPr>
        <w:t xml:space="preserve">have pros and cons </w:t>
      </w:r>
      <w:r w:rsidR="00E704DA">
        <w:rPr>
          <w:rFonts w:ascii="Times New Roman" w:hAnsi="Times New Roman" w:cs="Times New Roman"/>
          <w:sz w:val="24"/>
          <w:szCs w:val="24"/>
        </w:rPr>
        <w:t xml:space="preserve">and </w:t>
      </w:r>
      <w:r w:rsidR="00AA6D63">
        <w:rPr>
          <w:rFonts w:ascii="Times New Roman" w:hAnsi="Times New Roman" w:cs="Times New Roman"/>
          <w:sz w:val="24"/>
          <w:szCs w:val="24"/>
        </w:rPr>
        <w:t xml:space="preserve">are </w:t>
      </w:r>
      <w:r w:rsidR="00E704DA">
        <w:rPr>
          <w:rFonts w:ascii="Times New Roman" w:hAnsi="Times New Roman" w:cs="Times New Roman"/>
          <w:sz w:val="24"/>
          <w:szCs w:val="24"/>
        </w:rPr>
        <w:t>particularly</w:t>
      </w:r>
      <w:r w:rsidRPr="00A27726">
        <w:rPr>
          <w:rFonts w:ascii="Times New Roman" w:hAnsi="Times New Roman" w:cs="Times New Roman"/>
          <w:sz w:val="24"/>
          <w:szCs w:val="24"/>
        </w:rPr>
        <w:t xml:space="preserve"> notorious for creating enormous datasets that are hard to sift through without a systematic and methodical approach</w:t>
      </w:r>
      <w:r w:rsidR="00093330" w:rsidRPr="00A27726">
        <w:rPr>
          <w:rFonts w:ascii="Times New Roman" w:hAnsi="Times New Roman" w:cs="Times New Roman"/>
          <w:sz w:val="24"/>
          <w:szCs w:val="24"/>
        </w:rPr>
        <w:t xml:space="preserve">.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 xml:space="preserve">Additionally, a roster methodology may only be incorporated when all sets of potential </w:t>
      </w:r>
      <w:r w:rsidR="0060509C">
        <w:rPr>
          <w:rFonts w:ascii="Times New Roman" w:hAnsi="Times New Roman" w:cs="Times New Roman"/>
          <w:sz w:val="24"/>
          <w:szCs w:val="24"/>
        </w:rPr>
        <w:t xml:space="preserve">connections </w:t>
      </w:r>
      <w:r w:rsidR="0052743E">
        <w:rPr>
          <w:rFonts w:ascii="Times New Roman" w:hAnsi="Times New Roman" w:cs="Times New Roman"/>
          <w:sz w:val="24"/>
          <w:szCs w:val="24"/>
        </w:rPr>
        <w:t>are</w:t>
      </w:r>
      <w:r w:rsidR="00436B7C" w:rsidRPr="00A27726">
        <w:rPr>
          <w:rFonts w:ascii="Times New Roman" w:hAnsi="Times New Roman" w:cs="Times New Roman"/>
          <w:sz w:val="24"/>
          <w:szCs w:val="24"/>
        </w:rPr>
        <w:t xml:space="preserve">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 the other hand, studies utilizing nomination methods have shown that subjects are likely to produce false negatives due to forgetting </w:t>
      </w:r>
      <w:r w:rsidR="00E704DA">
        <w:rPr>
          <w:rFonts w:ascii="Times New Roman" w:hAnsi="Times New Roman" w:cs="Times New Roman"/>
          <w:sz w:val="24"/>
          <w:szCs w:val="24"/>
        </w:rPr>
        <w:t>and/</w:t>
      </w:r>
      <w:r w:rsidRPr="00A27726">
        <w:rPr>
          <w:rFonts w:ascii="Times New Roman" w:hAnsi="Times New Roman" w:cs="Times New Roman"/>
          <w:sz w:val="24"/>
          <w:szCs w:val="24"/>
        </w:rPr>
        <w:t>or</w:t>
      </w:r>
      <w:r w:rsidR="00E704DA">
        <w:rPr>
          <w:rFonts w:ascii="Times New Roman" w:hAnsi="Times New Roman" w:cs="Times New Roman"/>
          <w:sz w:val="24"/>
          <w:szCs w:val="24"/>
        </w:rPr>
        <w:t xml:space="preserve"> </w:t>
      </w:r>
      <w:r w:rsidRPr="00A27726">
        <w:rPr>
          <w:rFonts w:ascii="Times New Roman" w:hAnsi="Times New Roman" w:cs="Times New Roman"/>
          <w:sz w:val="24"/>
          <w:szCs w:val="24"/>
        </w:rPr>
        <w:t>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1B48263F" w:rsidR="00504971" w:rsidRDefault="00E704DA"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spite such drawbacks, t</w:t>
      </w:r>
      <w:r w:rsidR="00F428F7" w:rsidRPr="00A27726">
        <w:rPr>
          <w:rFonts w:ascii="Times New Roman" w:hAnsi="Times New Roman" w:cs="Times New Roman"/>
          <w:sz w:val="24"/>
          <w:szCs w:val="24"/>
        </w:rPr>
        <w: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w:t>
      </w:r>
      <w:r w:rsidR="00BE1BF5">
        <w:rPr>
          <w:rFonts w:ascii="Times New Roman" w:hAnsi="Times New Roman" w:cs="Times New Roman"/>
          <w:sz w:val="24"/>
          <w:szCs w:val="24"/>
        </w:rPr>
        <w:t>men who have sex with men (MSM)</w:t>
      </w:r>
      <w:r w:rsidR="00BE1BF5" w:rsidRPr="00A27726">
        <w:rPr>
          <w:rFonts w:ascii="Times New Roman" w:hAnsi="Times New Roman" w:cs="Times New Roman"/>
          <w:sz w:val="24"/>
          <w:szCs w:val="24"/>
        </w:rPr>
        <w:t xml:space="preserve"> </w:t>
      </w:r>
      <w:commentRangeStart w:id="18"/>
      <w:commentRangeEnd w:id="18"/>
      <w:r>
        <w:rPr>
          <w:rStyle w:val="CommentReference"/>
        </w:rPr>
        <w:commentReference w:id="18"/>
      </w:r>
      <w:commentRangeStart w:id="19"/>
      <w:r w:rsidR="003A5D58" w:rsidRPr="00A27726">
        <w:rPr>
          <w:rFonts w:ascii="Times New Roman" w:hAnsi="Times New Roman" w:cs="Times New Roman"/>
          <w:sz w:val="24"/>
          <w:szCs w:val="24"/>
        </w:rPr>
        <w:t>population</w:t>
      </w:r>
      <w:commentRangeEnd w:id="19"/>
      <w:r w:rsidR="008E50EA">
        <w:rPr>
          <w:rStyle w:val="CommentReference"/>
        </w:rPr>
        <w:commentReference w:id="19"/>
      </w:r>
      <w:r w:rsidR="003A5D58" w:rsidRPr="00A27726">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Further, </w:t>
      </w:r>
      <w:r w:rsidR="00396266" w:rsidRPr="00A27726">
        <w:rPr>
          <w:rFonts w:ascii="Times New Roman" w:hAnsi="Times New Roman" w:cs="Times New Roman"/>
          <w:sz w:val="24"/>
          <w:szCs w:val="24"/>
        </w:rPr>
        <w:fldChar w:fldCharType="begin" w:fldLock="1"/>
      </w:r>
      <w:r w:rsidR="005601D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used adolescent friendship networks to evaluate the Family Check-up model within adolescent populations</w:t>
      </w:r>
      <w:r w:rsidR="008E50EA">
        <w:rPr>
          <w:rFonts w:ascii="Times New Roman" w:hAnsi="Times New Roman" w:cs="Times New Roman"/>
          <w:sz w:val="24"/>
          <w:szCs w:val="24"/>
        </w:rPr>
        <w:t>, findin</w:t>
      </w:r>
      <w:r w:rsidR="008E50EA" w:rsidRPr="00E602E4">
        <w:rPr>
          <w:rFonts w:ascii="Times New Roman" w:hAnsi="Times New Roman" w:cs="Times New Roman"/>
          <w:sz w:val="24"/>
          <w:szCs w:val="24"/>
        </w:rPr>
        <w:t>g that</w:t>
      </w:r>
      <w:r w:rsidR="00E602E4" w:rsidRPr="00E602E4">
        <w:rPr>
          <w:rFonts w:ascii="Times New Roman" w:hAnsi="Times New Roman" w:cs="Times New Roman"/>
          <w:sz w:val="24"/>
          <w:szCs w:val="24"/>
        </w:rPr>
        <w:t xml:space="preserve"> controlling friend selection may lead to less deviant friend groups</w:t>
      </w:r>
      <w:r w:rsidR="003A5D58" w:rsidRPr="00E602E4">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And,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 xml:space="preserve">ocial network interventions to reduce antisocial and violent behaviors within </w:t>
      </w:r>
      <w:r w:rsidR="009E0977">
        <w:rPr>
          <w:rFonts w:ascii="Times New Roman" w:hAnsi="Times New Roman" w:cs="Times New Roman"/>
          <w:sz w:val="24"/>
          <w:szCs w:val="24"/>
        </w:rPr>
        <w:t xml:space="preserve">an </w:t>
      </w:r>
      <w:r w:rsidR="003A5D58" w:rsidRPr="00A27726">
        <w:rPr>
          <w:rFonts w:ascii="Times New Roman" w:hAnsi="Times New Roman" w:cs="Times New Roman"/>
          <w:sz w:val="24"/>
          <w:szCs w:val="24"/>
        </w:rPr>
        <w:t>adolescent population</w:t>
      </w:r>
      <w:r w:rsidR="00E602E4">
        <w:rPr>
          <w:rFonts w:ascii="Times New Roman" w:hAnsi="Times New Roman" w:cs="Times New Roman"/>
          <w:sz w:val="24"/>
          <w:szCs w:val="24"/>
        </w:rPr>
        <w:t xml:space="preserve">. </w:t>
      </w:r>
      <w:r w:rsidR="008E50EA">
        <w:rPr>
          <w:rFonts w:ascii="Times New Roman" w:hAnsi="Times New Roman" w:cs="Times New Roman"/>
          <w:sz w:val="24"/>
          <w:szCs w:val="24"/>
        </w:rPr>
        <w:t>Finally, e</w:t>
      </w:r>
      <w:r w:rsidR="005E2591" w:rsidRPr="00A27726">
        <w:rPr>
          <w:rFonts w:ascii="Times New Roman" w:hAnsi="Times New Roman" w:cs="Times New Roman"/>
          <w:sz w:val="24"/>
          <w:szCs w:val="24"/>
        </w:rPr>
        <w:t>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that identified group leaders in network analysis</w:t>
      </w:r>
      <w:r w:rsidR="008E50EA">
        <w:rPr>
          <w:rFonts w:ascii="Times New Roman" w:hAnsi="Times New Roman" w:cs="Times New Roman"/>
          <w:sz w:val="24"/>
          <w:szCs w:val="24"/>
        </w:rPr>
        <w:t xml:space="preserve">, which carries important </w:t>
      </w:r>
      <w:r w:rsidR="00E602E4">
        <w:rPr>
          <w:rFonts w:ascii="Times New Roman" w:hAnsi="Times New Roman" w:cs="Times New Roman"/>
          <w:sz w:val="24"/>
          <w:szCs w:val="24"/>
        </w:rPr>
        <w:t xml:space="preserve">public health </w:t>
      </w:r>
      <w:r w:rsidR="008E50EA">
        <w:rPr>
          <w:rFonts w:ascii="Times New Roman" w:hAnsi="Times New Roman" w:cs="Times New Roman"/>
          <w:sz w:val="24"/>
          <w:szCs w:val="24"/>
        </w:rPr>
        <w:t>implications</w:t>
      </w:r>
      <w:r w:rsidR="00E602E4">
        <w:rPr>
          <w:rFonts w:ascii="Times New Roman" w:hAnsi="Times New Roman" w:cs="Times New Roman"/>
          <w:sz w:val="24"/>
          <w:szCs w:val="24"/>
        </w:rPr>
        <w:t xml:space="preserve"> by reducing tobacco use. </w:t>
      </w:r>
      <w:r w:rsidR="00797442" w:rsidRPr="00A27726">
        <w:rPr>
          <w:rFonts w:ascii="Times New Roman" w:hAnsi="Times New Roman" w:cs="Times New Roman"/>
          <w:sz w:val="24"/>
          <w:szCs w:val="24"/>
        </w:rPr>
        <w:t>In summary</w:t>
      </w:r>
      <w:r w:rsidR="008E50EA">
        <w:rPr>
          <w:rFonts w:ascii="Times New Roman" w:hAnsi="Times New Roman" w:cs="Times New Roman"/>
          <w:sz w:val="24"/>
          <w:szCs w:val="24"/>
        </w:rPr>
        <w:t>,</w:t>
      </w:r>
      <w:r w:rsidR="00797442" w:rsidRPr="00A27726">
        <w:rPr>
          <w:rFonts w:ascii="Times New Roman" w:hAnsi="Times New Roman" w:cs="Times New Roman"/>
          <w:sz w:val="24"/>
          <w:szCs w:val="24"/>
        </w:rPr>
        <w:t xml:space="preserve"> measure</w:t>
      </w:r>
      <w:r w:rsidR="008E50EA">
        <w:rPr>
          <w:rFonts w:ascii="Times New Roman" w:hAnsi="Times New Roman" w:cs="Times New Roman"/>
          <w:sz w:val="24"/>
          <w:szCs w:val="24"/>
        </w:rPr>
        <w:t>ment</w:t>
      </w:r>
      <w:r w:rsidR="00797442" w:rsidRPr="00A27726">
        <w:rPr>
          <w:rFonts w:ascii="Times New Roman" w:hAnsi="Times New Roman" w:cs="Times New Roman"/>
          <w:sz w:val="24"/>
          <w:szCs w:val="24"/>
        </w:rPr>
        <w:t xml:space="preserve"> and </w:t>
      </w:r>
      <w:r w:rsidR="00797442" w:rsidRPr="00A27726">
        <w:rPr>
          <w:rFonts w:ascii="Times New Roman" w:hAnsi="Times New Roman" w:cs="Times New Roman"/>
          <w:sz w:val="24"/>
          <w:szCs w:val="24"/>
        </w:rPr>
        <w:lastRenderedPageBreak/>
        <w:t>analysis of social network</w:t>
      </w:r>
      <w:r w:rsidR="008E50EA">
        <w:rPr>
          <w:rFonts w:ascii="Times New Roman" w:hAnsi="Times New Roman" w:cs="Times New Roman"/>
          <w:sz w:val="24"/>
          <w:szCs w:val="24"/>
        </w:rPr>
        <w:t>s</w:t>
      </w:r>
      <w:r w:rsidR="00797442" w:rsidRPr="00A27726">
        <w:rPr>
          <w:rFonts w:ascii="Times New Roman" w:hAnsi="Times New Roman" w:cs="Times New Roman"/>
          <w:sz w:val="24"/>
          <w:szCs w:val="24"/>
        </w:rPr>
        <w:t xml:space="preserve"> can </w:t>
      </w:r>
      <w:r w:rsidR="008E50EA">
        <w:rPr>
          <w:rFonts w:ascii="Times New Roman" w:hAnsi="Times New Roman" w:cs="Times New Roman"/>
          <w:sz w:val="24"/>
          <w:szCs w:val="24"/>
        </w:rPr>
        <w:t xml:space="preserve">directly </w:t>
      </w:r>
      <w:r w:rsidR="00797442" w:rsidRPr="00A27726">
        <w:rPr>
          <w:rFonts w:ascii="Times New Roman" w:hAnsi="Times New Roman" w:cs="Times New Roman"/>
          <w:sz w:val="24"/>
          <w:szCs w:val="24"/>
        </w:rPr>
        <w:t xml:space="preserve">improve </w:t>
      </w:r>
      <w:r w:rsidR="008E50EA">
        <w:rPr>
          <w:rFonts w:ascii="Times New Roman" w:hAnsi="Times New Roman" w:cs="Times New Roman"/>
          <w:sz w:val="24"/>
          <w:szCs w:val="24"/>
        </w:rPr>
        <w:t xml:space="preserve">existing </w:t>
      </w:r>
      <w:r w:rsidR="00797442" w:rsidRPr="00A27726">
        <w:rPr>
          <w:rFonts w:ascii="Times New Roman" w:hAnsi="Times New Roman" w:cs="Times New Roman"/>
          <w:sz w:val="24"/>
          <w:szCs w:val="24"/>
        </w:rPr>
        <w:t>interventions</w:t>
      </w:r>
      <w:r w:rsidR="008E50EA">
        <w:rPr>
          <w:rFonts w:ascii="Times New Roman" w:hAnsi="Times New Roman" w:cs="Times New Roman"/>
          <w:sz w:val="24"/>
          <w:szCs w:val="24"/>
        </w:rPr>
        <w:t xml:space="preserve"> and inform understanding</w:t>
      </w:r>
      <w:r w:rsidR="00797442" w:rsidRPr="00A27726">
        <w:rPr>
          <w:rFonts w:ascii="Times New Roman" w:hAnsi="Times New Roman" w:cs="Times New Roman"/>
          <w:sz w:val="24"/>
          <w:szCs w:val="24"/>
        </w:rPr>
        <w:t>.</w:t>
      </w:r>
    </w:p>
    <w:p w14:paraId="39F0102F" w14:textId="45B58C93" w:rsidR="00212D85" w:rsidRPr="00212D85" w:rsidRDefault="00212D85" w:rsidP="00212D85">
      <w:pPr>
        <w:pStyle w:val="Heading2"/>
        <w:spacing w:after="240"/>
        <w:rPr>
          <w:rFonts w:ascii="Times New Roman" w:hAnsi="Times New Roman" w:cs="Times New Roman"/>
          <w:b/>
          <w:bCs/>
          <w:color w:val="auto"/>
          <w:sz w:val="24"/>
          <w:szCs w:val="24"/>
        </w:rPr>
      </w:pPr>
      <w:bookmarkStart w:id="20" w:name="_Toc39756087"/>
      <w:r w:rsidRPr="00212D85">
        <w:rPr>
          <w:rFonts w:ascii="Times New Roman" w:hAnsi="Times New Roman" w:cs="Times New Roman"/>
          <w:b/>
          <w:bCs/>
          <w:color w:val="auto"/>
          <w:sz w:val="24"/>
          <w:szCs w:val="24"/>
        </w:rPr>
        <w:t xml:space="preserve">Putting it Together: </w:t>
      </w:r>
      <w:r>
        <w:rPr>
          <w:rFonts w:ascii="Times New Roman" w:hAnsi="Times New Roman" w:cs="Times New Roman"/>
          <w:b/>
          <w:bCs/>
          <w:color w:val="auto"/>
          <w:sz w:val="24"/>
          <w:szCs w:val="24"/>
        </w:rPr>
        <w:t xml:space="preserve">Adolescent Mentorship Interventions, </w:t>
      </w:r>
      <w:r w:rsidRPr="00212D85">
        <w:rPr>
          <w:rFonts w:ascii="Times New Roman" w:hAnsi="Times New Roman" w:cs="Times New Roman"/>
          <w:b/>
          <w:bCs/>
          <w:color w:val="auto"/>
          <w:sz w:val="24"/>
          <w:szCs w:val="24"/>
        </w:rPr>
        <w:t>Belonging</w:t>
      </w:r>
      <w:r>
        <w:rPr>
          <w:rFonts w:ascii="Times New Roman" w:hAnsi="Times New Roman" w:cs="Times New Roman"/>
          <w:b/>
          <w:bCs/>
          <w:color w:val="auto"/>
          <w:sz w:val="24"/>
          <w:szCs w:val="24"/>
        </w:rPr>
        <w:t>ness</w:t>
      </w:r>
      <w:r w:rsidRPr="00212D85">
        <w:rPr>
          <w:rFonts w:ascii="Times New Roman" w:hAnsi="Times New Roman" w:cs="Times New Roman"/>
          <w:b/>
          <w:bCs/>
          <w:color w:val="auto"/>
          <w:sz w:val="24"/>
          <w:szCs w:val="24"/>
        </w:rPr>
        <w:t xml:space="preserve"> and SNA</w:t>
      </w:r>
      <w:bookmarkEnd w:id="20"/>
    </w:p>
    <w:p w14:paraId="6AEC3262" w14:textId="77777777" w:rsidR="003E33EB" w:rsidRDefault="002F4DA2" w:rsidP="00605DCC">
      <w:pPr>
        <w:spacing w:after="0" w:line="480" w:lineRule="auto"/>
        <w:ind w:firstLine="720"/>
        <w:contextualSpacing/>
        <w:rPr>
          <w:rFonts w:ascii="Times New Roman" w:hAnsi="Times New Roman" w:cs="Times New Roman"/>
          <w:sz w:val="24"/>
          <w:szCs w:val="24"/>
        </w:rPr>
      </w:pPr>
      <w:r w:rsidRPr="00A44632">
        <w:rPr>
          <w:rFonts w:ascii="Times New Roman" w:hAnsi="Times New Roman" w:cs="Times New Roman"/>
          <w:sz w:val="24"/>
          <w:szCs w:val="24"/>
        </w:rPr>
        <w:t xml:space="preserve">Adolescents are often a population of interest in social network research. </w:t>
      </w:r>
      <w:r w:rsidR="003E33EB">
        <w:rPr>
          <w:rFonts w:ascii="Times New Roman" w:hAnsi="Times New Roman" w:cs="Times New Roman"/>
          <w:sz w:val="24"/>
          <w:szCs w:val="24"/>
        </w:rPr>
        <w:t xml:space="preserve">They encompass a unique population that experience a large influence from peers. </w:t>
      </w:r>
      <w:r w:rsidR="00605DCC">
        <w:rPr>
          <w:rFonts w:ascii="Times New Roman" w:hAnsi="Times New Roman" w:cs="Times New Roman"/>
          <w:sz w:val="24"/>
          <w:szCs w:val="24"/>
        </w:rPr>
        <w:t>For example, y</w:t>
      </w:r>
      <w:r w:rsidRPr="00A44632">
        <w:rPr>
          <w:rFonts w:ascii="Times New Roman" w:hAnsi="Times New Roman" w:cs="Times New Roman"/>
          <w:sz w:val="24"/>
          <w:szCs w:val="24"/>
        </w:rPr>
        <w:t xml:space="preserve">ears of research have </w:t>
      </w:r>
      <w:r w:rsidR="00C52815">
        <w:rPr>
          <w:rFonts w:ascii="Times New Roman" w:hAnsi="Times New Roman" w:cs="Times New Roman"/>
          <w:sz w:val="24"/>
          <w:szCs w:val="24"/>
        </w:rPr>
        <w:t>established</w:t>
      </w:r>
      <w:r w:rsidR="00C52815" w:rsidRPr="00A44632">
        <w:rPr>
          <w:rFonts w:ascii="Times New Roman" w:hAnsi="Times New Roman" w:cs="Times New Roman"/>
          <w:sz w:val="24"/>
          <w:szCs w:val="24"/>
        </w:rPr>
        <w:t xml:space="preserve"> </w:t>
      </w:r>
      <w:r w:rsidRPr="00A44632">
        <w:rPr>
          <w:rFonts w:ascii="Times New Roman" w:hAnsi="Times New Roman" w:cs="Times New Roman"/>
          <w:sz w:val="24"/>
          <w:szCs w:val="24"/>
        </w:rPr>
        <w:t>the influence of peer networks</w:t>
      </w:r>
      <w:r w:rsidR="005601D6">
        <w:rPr>
          <w:rFonts w:ascii="Times New Roman" w:hAnsi="Times New Roman" w:cs="Times New Roman"/>
          <w:sz w:val="24"/>
          <w:szCs w:val="24"/>
        </w:rPr>
        <w:t xml:space="preserve"> on several health behaviors such as</w:t>
      </w:r>
      <w:r w:rsidR="00C52815">
        <w:rPr>
          <w:rFonts w:ascii="Times New Roman" w:hAnsi="Times New Roman" w:cs="Times New Roman"/>
          <w:sz w:val="24"/>
          <w:szCs w:val="24"/>
        </w:rPr>
        <w:t xml:space="preserve"> rates of </w:t>
      </w:r>
      <w:r w:rsidRPr="00A44632">
        <w:rPr>
          <w:rFonts w:ascii="Times New Roman" w:hAnsi="Times New Roman" w:cs="Times New Roman"/>
          <w:sz w:val="24"/>
          <w:szCs w:val="24"/>
        </w:rPr>
        <w:t xml:space="preserve">cigarette smoking </w:t>
      </w:r>
      <w:r w:rsidRPr="00431E1F">
        <w:rPr>
          <w:rFonts w:ascii="Times New Roman" w:hAnsi="Times New Roman" w:cs="Times New Roman"/>
          <w:sz w:val="24"/>
          <w:szCs w:val="24"/>
        </w:rPr>
        <w:fldChar w:fldCharType="begin" w:fldLock="1"/>
      </w:r>
      <w:r w:rsidRPr="00431E1F">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431E1F">
        <w:rPr>
          <w:rFonts w:ascii="Times New Roman" w:hAnsi="Times New Roman" w:cs="Times New Roman"/>
          <w:sz w:val="24"/>
          <w:szCs w:val="24"/>
        </w:rPr>
        <w:fldChar w:fldCharType="separate"/>
      </w:r>
      <w:r w:rsidRPr="00431E1F">
        <w:rPr>
          <w:rFonts w:ascii="Times New Roman" w:hAnsi="Times New Roman" w:cs="Times New Roman"/>
          <w:noProof/>
          <w:sz w:val="24"/>
          <w:szCs w:val="24"/>
        </w:rPr>
        <w:t>(Ennett et al., 1993; Ennet et al., 2008)</w:t>
      </w:r>
      <w:r w:rsidRPr="00431E1F">
        <w:rPr>
          <w:rFonts w:ascii="Times New Roman" w:hAnsi="Times New Roman" w:cs="Times New Roman"/>
          <w:sz w:val="24"/>
          <w:szCs w:val="24"/>
        </w:rPr>
        <w:fldChar w:fldCharType="end"/>
      </w:r>
      <w:r w:rsidRPr="00431E1F">
        <w:rPr>
          <w:rFonts w:ascii="Times New Roman" w:hAnsi="Times New Roman" w:cs="Times New Roman"/>
          <w:sz w:val="24"/>
          <w:szCs w:val="24"/>
        </w:rPr>
        <w:t>.</w:t>
      </w:r>
      <w:r>
        <w:rPr>
          <w:rFonts w:ascii="Times New Roman" w:hAnsi="Times New Roman" w:cs="Times New Roman"/>
          <w:sz w:val="24"/>
          <w:szCs w:val="24"/>
        </w:rPr>
        <w:t xml:space="preserve"> Additionally, recent studies have shown that adolescent alcohol consumption is directly mediated by the peer groups</w:t>
      </w:r>
      <w:r w:rsidR="00C52815">
        <w:rPr>
          <w:rFonts w:ascii="Times New Roman" w:hAnsi="Times New Roman" w:cs="Times New Roman"/>
          <w:sz w:val="24"/>
          <w:szCs w:val="24"/>
        </w:rPr>
        <w:t xml:space="preserve"> with which youth</w:t>
      </w:r>
      <w:r>
        <w:rPr>
          <w:rFonts w:ascii="Times New Roman" w:hAnsi="Times New Roman" w:cs="Times New Roman"/>
          <w:sz w:val="24"/>
          <w:szCs w:val="24"/>
        </w:rPr>
        <w:t xml:space="preserve"> </w:t>
      </w:r>
      <w:r w:rsidR="00C52815">
        <w:rPr>
          <w:rFonts w:ascii="Times New Roman" w:hAnsi="Times New Roman" w:cs="Times New Roman"/>
          <w:sz w:val="24"/>
          <w:szCs w:val="24"/>
        </w:rPr>
        <w:t xml:space="preserve">are </w:t>
      </w:r>
      <w:r>
        <w:rPr>
          <w:rFonts w:ascii="Times New Roman" w:hAnsi="Times New Roman" w:cs="Times New Roman"/>
          <w:sz w:val="24"/>
          <w:szCs w:val="24"/>
        </w:rPr>
        <w:t>associat</w:t>
      </w:r>
      <w:r w:rsidR="00C52815">
        <w:rPr>
          <w:rFonts w:ascii="Times New Roman" w:hAnsi="Times New Roman" w:cs="Times New Roman"/>
          <w:sz w:val="24"/>
          <w:szCs w:val="24"/>
        </w:rPr>
        <w:t xml:space="preserve">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84ABB9" w14:textId="77777777" w:rsidR="004C4C47" w:rsidRDefault="00BE6B20"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2F4DA2">
        <w:rPr>
          <w:rFonts w:ascii="Times New Roman" w:hAnsi="Times New Roman" w:cs="Times New Roman"/>
          <w:sz w:val="24"/>
          <w:szCs w:val="24"/>
        </w:rPr>
        <w:t xml:space="preserve"> dyadic nature of the mentor-mentee relationship </w:t>
      </w:r>
      <w:r w:rsidR="00C52815">
        <w:rPr>
          <w:rFonts w:ascii="Times New Roman" w:hAnsi="Times New Roman" w:cs="Times New Roman"/>
          <w:sz w:val="24"/>
          <w:szCs w:val="24"/>
        </w:rPr>
        <w:t xml:space="preserve">is highly conducive to employing </w:t>
      </w:r>
      <w:r w:rsidR="002F4DA2">
        <w:rPr>
          <w:rFonts w:ascii="Times New Roman" w:hAnsi="Times New Roman" w:cs="Times New Roman"/>
          <w:sz w:val="24"/>
          <w:szCs w:val="24"/>
        </w:rPr>
        <w:t>social network approach</w:t>
      </w:r>
      <w:r w:rsidR="00C52815">
        <w:rPr>
          <w:rFonts w:ascii="Times New Roman" w:hAnsi="Times New Roman" w:cs="Times New Roman"/>
          <w:sz w:val="24"/>
          <w:szCs w:val="24"/>
        </w:rPr>
        <w:t>es</w:t>
      </w:r>
      <w:r w:rsidR="002F4DA2">
        <w:rPr>
          <w:rFonts w:ascii="Times New Roman" w:hAnsi="Times New Roman" w:cs="Times New Roman"/>
          <w:sz w:val="24"/>
          <w:szCs w:val="24"/>
        </w:rPr>
        <w:t xml:space="preserve"> in mentorship research.</w:t>
      </w:r>
      <w:r w:rsidR="003E33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milton","given":"SF","non-dropping-particle":"","parse-names":false,"suffix":""},{"dropping-particle":"","family":"Kappan","given":"MA Hamilton - Phi Delta","non-dropping-particle":"","parse-names":false,"suffix":""},{"dropping-particle":"","family":"1992","given":"undefined","non-dropping-particle":"","parse-names":false,"suffix":""}],"container-title":"search.proquest.com","id":"ITEM-1","issued":{"date-parts":[["0"]]},"title":"Mentoring programs: Promise and paradox","type":"article-journal"},"uris":["http://www.mendeley.com/documents/?uuid=d2f3b330-c1ba-3ef5-9f45-2d5509e699fe"]}],"mendeley":{"formattedCitation":"(Hamilton, Kappan, &amp; 1992, n.d.)","manualFormatting":"Hamilton &amp; Hamilton (1992)","plainTextFormattedCitation":"(Hamilton, Kappan, &amp; 1992, n.d.)","previouslyFormattedCitation":"(Hamilton, Kappan, &amp; 1992, n.d.)"},"properties":{"noteIndex":0},"schema":"https://github.com/citation-style-language/schema/raw/master/csl-citation.json"}</w:instrText>
      </w:r>
      <w:r>
        <w:rPr>
          <w:rFonts w:ascii="Times New Roman" w:hAnsi="Times New Roman" w:cs="Times New Roman"/>
          <w:sz w:val="24"/>
          <w:szCs w:val="24"/>
        </w:rPr>
        <w:fldChar w:fldCharType="separate"/>
      </w:r>
      <w:r w:rsidRPr="00BE6B20">
        <w:rPr>
          <w:rFonts w:ascii="Times New Roman" w:hAnsi="Times New Roman" w:cs="Times New Roman"/>
          <w:noProof/>
          <w:sz w:val="24"/>
          <w:szCs w:val="24"/>
        </w:rPr>
        <w:t>Hamilton</w:t>
      </w:r>
      <w:r>
        <w:rPr>
          <w:rFonts w:ascii="Times New Roman" w:hAnsi="Times New Roman" w:cs="Times New Roman"/>
          <w:noProof/>
          <w:sz w:val="24"/>
          <w:szCs w:val="24"/>
        </w:rPr>
        <w:t xml:space="preserve"> &amp; Hamilton (1992</w:t>
      </w:r>
      <w:r w:rsidRPr="00BE6B2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5A52">
        <w:rPr>
          <w:rFonts w:ascii="Times New Roman" w:hAnsi="Times New Roman" w:cs="Times New Roman"/>
          <w:sz w:val="24"/>
          <w:szCs w:val="24"/>
        </w:rPr>
        <w:t xml:space="preserve">and </w:t>
      </w:r>
      <w:r w:rsidR="000D5A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manualFormatting":"Rhodes (2005)","plainTextFormattedCitation":"(J. Rhodes, 2005)","previouslyFormattedCitation":"(J. Rhodes, 2005)"},"properties":{"noteIndex":0},"schema":"https://github.com/citation-style-language/schema/raw/master/csl-citation.json"}</w:instrText>
      </w:r>
      <w:r w:rsidR="000D5A52">
        <w:rPr>
          <w:rFonts w:ascii="Times New Roman" w:hAnsi="Times New Roman" w:cs="Times New Roman"/>
          <w:sz w:val="24"/>
          <w:szCs w:val="24"/>
        </w:rPr>
        <w:fldChar w:fldCharType="separate"/>
      </w:r>
      <w:r w:rsidR="000D5A52" w:rsidRPr="000D5A52">
        <w:rPr>
          <w:rFonts w:ascii="Times New Roman" w:hAnsi="Times New Roman" w:cs="Times New Roman"/>
          <w:noProof/>
          <w:sz w:val="24"/>
          <w:szCs w:val="24"/>
        </w:rPr>
        <w:t>Rhodes</w:t>
      </w:r>
      <w:r>
        <w:rPr>
          <w:rFonts w:ascii="Times New Roman" w:hAnsi="Times New Roman" w:cs="Times New Roman"/>
          <w:noProof/>
          <w:sz w:val="24"/>
          <w:szCs w:val="24"/>
        </w:rPr>
        <w:t xml:space="preserve"> (</w:t>
      </w:r>
      <w:r w:rsidR="000D5A52" w:rsidRPr="000D5A52">
        <w:rPr>
          <w:rFonts w:ascii="Times New Roman" w:hAnsi="Times New Roman" w:cs="Times New Roman"/>
          <w:noProof/>
          <w:sz w:val="24"/>
          <w:szCs w:val="24"/>
        </w:rPr>
        <w:t>2005)</w:t>
      </w:r>
      <w:r w:rsidR="000D5A52">
        <w:rPr>
          <w:rFonts w:ascii="Times New Roman" w:hAnsi="Times New Roman" w:cs="Times New Roman"/>
          <w:sz w:val="24"/>
          <w:szCs w:val="24"/>
        </w:rPr>
        <w:fldChar w:fldCharType="end"/>
      </w:r>
      <w:r w:rsidR="000D5A52">
        <w:rPr>
          <w:rFonts w:ascii="Times New Roman" w:hAnsi="Times New Roman" w:cs="Times New Roman"/>
          <w:sz w:val="24"/>
          <w:szCs w:val="24"/>
        </w:rPr>
        <w:t xml:space="preserve"> proposed that the addition of a mentor in a</w:t>
      </w:r>
      <w:r>
        <w:rPr>
          <w:rFonts w:ascii="Times New Roman" w:hAnsi="Times New Roman" w:cs="Times New Roman"/>
          <w:sz w:val="24"/>
          <w:szCs w:val="24"/>
        </w:rPr>
        <w:t>n adolescent</w:t>
      </w:r>
      <w:r w:rsidR="000D5A52">
        <w:rPr>
          <w:rFonts w:ascii="Times New Roman" w:hAnsi="Times New Roman" w:cs="Times New Roman"/>
          <w:sz w:val="24"/>
          <w:szCs w:val="24"/>
        </w:rPr>
        <w:t>’s life increases social capital by linking youth to other mentor networks or creating connections to entirely new network</w:t>
      </w:r>
      <w:r>
        <w:rPr>
          <w:rFonts w:ascii="Times New Roman" w:hAnsi="Times New Roman" w:cs="Times New Roman"/>
          <w:sz w:val="24"/>
          <w:szCs w:val="24"/>
        </w:rPr>
        <w:t xml:space="preserve">s. </w:t>
      </w:r>
    </w:p>
    <w:p w14:paraId="29702BAC" w14:textId="50EFF6D8" w:rsidR="00605DCC" w:rsidRDefault="004C4C47" w:rsidP="003E33E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y analyzing the social network in a mentorship program and incorporating the sense of belongingness, I can gain a comprehensive understanding of the adolescent group mentorship program experience. Understanding the core concepts will help to understand areas in which deviancy training may arise and </w:t>
      </w:r>
      <w:r w:rsidR="00A602A8">
        <w:rPr>
          <w:rFonts w:ascii="Times New Roman" w:hAnsi="Times New Roman" w:cs="Times New Roman"/>
          <w:sz w:val="24"/>
          <w:szCs w:val="24"/>
        </w:rPr>
        <w:t>moderate the relationship between a mentorship intervention and desired outcomes. Incorporating adolescent belongingness</w:t>
      </w:r>
      <w:r w:rsidR="00AE0786">
        <w:rPr>
          <w:rFonts w:ascii="Times New Roman" w:hAnsi="Times New Roman" w:cs="Times New Roman"/>
          <w:sz w:val="24"/>
          <w:szCs w:val="24"/>
        </w:rPr>
        <w:t xml:space="preserve"> as a prime mediator</w:t>
      </w:r>
      <w:r w:rsidR="00A602A8">
        <w:rPr>
          <w:rFonts w:ascii="Times New Roman" w:hAnsi="Times New Roman" w:cs="Times New Roman"/>
          <w:sz w:val="24"/>
          <w:szCs w:val="24"/>
        </w:rPr>
        <w:t xml:space="preserve"> will </w:t>
      </w:r>
      <w:r w:rsidR="00AE0786">
        <w:rPr>
          <w:rFonts w:ascii="Times New Roman" w:hAnsi="Times New Roman" w:cs="Times New Roman"/>
          <w:sz w:val="24"/>
          <w:szCs w:val="24"/>
        </w:rPr>
        <w:t>add</w:t>
      </w:r>
      <w:r w:rsidR="007E02E3">
        <w:rPr>
          <w:rFonts w:ascii="Times New Roman" w:hAnsi="Times New Roman" w:cs="Times New Roman"/>
          <w:sz w:val="24"/>
          <w:szCs w:val="24"/>
        </w:rPr>
        <w:t xml:space="preserve"> another dimension and understanding to the project. Belongingness has been shown to enhance program effects for youth </w:t>
      </w:r>
      <w:r w:rsidR="007E02E3">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7E02E3">
        <w:rPr>
          <w:rFonts w:ascii="Times New Roman" w:hAnsi="Times New Roman" w:cs="Times New Roman"/>
          <w:sz w:val="24"/>
          <w:szCs w:val="24"/>
        </w:rPr>
        <w:fldChar w:fldCharType="separate"/>
      </w:r>
      <w:r w:rsidR="007E02E3" w:rsidRPr="007E02E3">
        <w:rPr>
          <w:rFonts w:ascii="Times New Roman" w:hAnsi="Times New Roman" w:cs="Times New Roman"/>
          <w:noProof/>
          <w:sz w:val="24"/>
          <w:szCs w:val="24"/>
        </w:rPr>
        <w:t>(Marsh &amp; Evans, 2009)</w:t>
      </w:r>
      <w:r w:rsidR="007E02E3">
        <w:rPr>
          <w:rFonts w:ascii="Times New Roman" w:hAnsi="Times New Roman" w:cs="Times New Roman"/>
          <w:sz w:val="24"/>
          <w:szCs w:val="24"/>
        </w:rPr>
        <w:fldChar w:fldCharType="end"/>
      </w:r>
      <w:r w:rsidR="007E02E3">
        <w:rPr>
          <w:rFonts w:ascii="Times New Roman" w:hAnsi="Times New Roman" w:cs="Times New Roman"/>
          <w:sz w:val="24"/>
          <w:szCs w:val="24"/>
        </w:rPr>
        <w:t>. Therefore, by implementing strategies to see what enhances belonging in a group mentorship program we can make sense of what ties</w:t>
      </w:r>
      <w:r w:rsidR="00F21879">
        <w:rPr>
          <w:rFonts w:ascii="Times New Roman" w:hAnsi="Times New Roman" w:cs="Times New Roman"/>
          <w:sz w:val="24"/>
          <w:szCs w:val="24"/>
        </w:rPr>
        <w:t xml:space="preserve"> (i.e. mentee- mentee, mentor-mentee)</w:t>
      </w:r>
      <w:r w:rsidR="007E02E3">
        <w:rPr>
          <w:rFonts w:ascii="Times New Roman" w:hAnsi="Times New Roman" w:cs="Times New Roman"/>
          <w:sz w:val="24"/>
          <w:szCs w:val="24"/>
        </w:rPr>
        <w:t xml:space="preserve"> enhance an </w:t>
      </w:r>
      <w:r w:rsidR="00D270CA">
        <w:rPr>
          <w:rFonts w:ascii="Times New Roman" w:hAnsi="Times New Roman" w:cs="Times New Roman"/>
          <w:sz w:val="24"/>
          <w:szCs w:val="24"/>
        </w:rPr>
        <w:t>adolescent’s</w:t>
      </w:r>
      <w:r w:rsidR="007E02E3">
        <w:rPr>
          <w:rFonts w:ascii="Times New Roman" w:hAnsi="Times New Roman" w:cs="Times New Roman"/>
          <w:sz w:val="24"/>
          <w:szCs w:val="24"/>
        </w:rPr>
        <w:t xml:space="preserve"> </w:t>
      </w:r>
      <w:r w:rsidR="00D270CA">
        <w:rPr>
          <w:rFonts w:ascii="Times New Roman" w:hAnsi="Times New Roman" w:cs="Times New Roman"/>
          <w:sz w:val="24"/>
          <w:szCs w:val="24"/>
        </w:rPr>
        <w:t>belongingness</w:t>
      </w:r>
      <w:r w:rsidR="007E02E3">
        <w:rPr>
          <w:rFonts w:ascii="Times New Roman" w:hAnsi="Times New Roman" w:cs="Times New Roman"/>
          <w:sz w:val="24"/>
          <w:szCs w:val="24"/>
        </w:rPr>
        <w:t xml:space="preserve"> in the program overall.</w:t>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21" w:name="_Toc39756088"/>
      <w:r w:rsidRPr="00A27726">
        <w:rPr>
          <w:rFonts w:ascii="Times New Roman" w:hAnsi="Times New Roman" w:cs="Times New Roman"/>
          <w:b/>
          <w:bCs/>
          <w:color w:val="auto"/>
          <w:sz w:val="24"/>
          <w:szCs w:val="24"/>
        </w:rPr>
        <w:lastRenderedPageBreak/>
        <w:t>Proposal</w:t>
      </w:r>
      <w:bookmarkEnd w:id="21"/>
    </w:p>
    <w:p w14:paraId="568F3C6A" w14:textId="67437967" w:rsidR="00E648A2" w:rsidRDefault="004F2134" w:rsidP="00D5447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C52815">
        <w:rPr>
          <w:rFonts w:ascii="Times New Roman" w:hAnsi="Times New Roman" w:cs="Times New Roman"/>
          <w:sz w:val="24"/>
          <w:szCs w:val="24"/>
        </w:rPr>
        <w:t>examine the role</w:t>
      </w:r>
      <w:r w:rsidR="00202F55">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w:t>
      </w:r>
      <w:r>
        <w:rPr>
          <w:rFonts w:ascii="Times New Roman" w:hAnsi="Times New Roman" w:cs="Times New Roman"/>
          <w:sz w:val="24"/>
          <w:szCs w:val="24"/>
        </w:rPr>
        <w:t>intend</w:t>
      </w:r>
      <w:r w:rsidR="00C42AAB">
        <w:rPr>
          <w:rFonts w:ascii="Times New Roman" w:hAnsi="Times New Roman" w:cs="Times New Roman"/>
          <w:sz w:val="24"/>
          <w:szCs w:val="24"/>
        </w:rPr>
        <w:t xml:space="preserve"> to find out if the relationships formed between other youth, mentors, or all individuals in the program are of the most importanc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r w:rsidR="00605DCC">
        <w:rPr>
          <w:rFonts w:ascii="Times New Roman" w:hAnsi="Times New Roman" w:cs="Times New Roman"/>
          <w:sz w:val="24"/>
          <w:szCs w:val="24"/>
        </w:rPr>
        <w:t xml:space="preserve">Furthermore, I expand our understanding of the most pertinent relationship ties in a mentorship intervention by analyzing which types of ties (i.e. ties with the mentor vs. ties with other youth in the program) provide the best understanding of adolescent outcomes (i.e. academic performance). </w:t>
      </w:r>
    </w:p>
    <w:p w14:paraId="7B0D7F68" w14:textId="77777777" w:rsidR="00C42AAB" w:rsidRDefault="00C42AAB" w:rsidP="001D4D22">
      <w:pPr>
        <w:spacing w:after="0" w:line="480" w:lineRule="auto"/>
        <w:ind w:firstLine="720"/>
        <w:contextualSpacing/>
        <w:rPr>
          <w:rFonts w:ascii="Times New Roman" w:hAnsi="Times New Roman" w:cs="Times New Roman"/>
          <w:sz w:val="24"/>
          <w:szCs w:val="24"/>
        </w:rPr>
      </w:pPr>
    </w:p>
    <w:p w14:paraId="794FE0C7" w14:textId="215300F2" w:rsidR="00E648A2" w:rsidRPr="00A27726" w:rsidRDefault="00E648A2"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22" w:name="_Toc39756089"/>
      <w:r w:rsidRPr="00A27726">
        <w:rPr>
          <w:rFonts w:ascii="Times New Roman" w:hAnsi="Times New Roman" w:cs="Times New Roman"/>
          <w:color w:val="auto"/>
          <w:sz w:val="24"/>
          <w:szCs w:val="24"/>
        </w:rPr>
        <w:lastRenderedPageBreak/>
        <w:t>CHAPTER II: METHODS</w:t>
      </w:r>
      <w:bookmarkEnd w:id="22"/>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23" w:name="_Toc39756090"/>
      <w:r w:rsidRPr="00A27726">
        <w:rPr>
          <w:rFonts w:ascii="Times New Roman" w:hAnsi="Times New Roman" w:cs="Times New Roman"/>
          <w:b/>
          <w:bCs/>
          <w:color w:val="auto"/>
          <w:sz w:val="24"/>
          <w:szCs w:val="24"/>
        </w:rPr>
        <w:t>Data</w:t>
      </w:r>
      <w:bookmarkEnd w:id="23"/>
    </w:p>
    <w:p w14:paraId="74F28E9C" w14:textId="2C367A72"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BE6B20">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0D5A52" w:rsidRPr="000D5A52">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eiler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24"/>
      <w:r w:rsidRPr="00A27726">
        <w:rPr>
          <w:rFonts w:ascii="Times New Roman" w:eastAsia="Calibri" w:hAnsi="Times New Roman" w:cs="Times New Roman"/>
          <w:sz w:val="24"/>
          <w:szCs w:val="24"/>
        </w:rPr>
        <w:t>mentor families</w:t>
      </w:r>
      <w:commentRangeEnd w:id="24"/>
      <w:r w:rsidR="00C52815">
        <w:rPr>
          <w:rStyle w:val="CommentReference"/>
        </w:rPr>
        <w:commentReference w:id="24"/>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25" w:name="_Toc39756091"/>
      <w:r w:rsidRPr="00A27726">
        <w:rPr>
          <w:rFonts w:ascii="Times New Roman" w:eastAsia="Calibri" w:hAnsi="Times New Roman" w:cs="Times New Roman"/>
          <w:b/>
          <w:bCs/>
          <w:color w:val="auto"/>
          <w:sz w:val="24"/>
          <w:szCs w:val="24"/>
        </w:rPr>
        <w:t>Measures</w:t>
      </w:r>
      <w:bookmarkEnd w:id="25"/>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26" w:name="_Toc39756092"/>
      <w:r w:rsidRPr="00A27726">
        <w:rPr>
          <w:rFonts w:ascii="Times New Roman" w:eastAsia="Calibri" w:hAnsi="Times New Roman" w:cs="Times New Roman"/>
          <w:i/>
          <w:iCs/>
          <w:color w:val="auto"/>
        </w:rPr>
        <w:t>Belongingness</w:t>
      </w:r>
      <w:bookmarkEnd w:id="26"/>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27" w:name="_Toc39756093"/>
      <w:r w:rsidRPr="00A27726">
        <w:rPr>
          <w:rFonts w:ascii="Times New Roman" w:eastAsia="Calibri" w:hAnsi="Times New Roman" w:cs="Times New Roman"/>
          <w:i/>
          <w:iCs/>
          <w:color w:val="auto"/>
        </w:rPr>
        <w:lastRenderedPageBreak/>
        <w:t>Social Network</w:t>
      </w:r>
      <w:bookmarkEnd w:id="27"/>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8" w:name="_Toc39756094"/>
      <w:r w:rsidRPr="00A27726">
        <w:rPr>
          <w:rFonts w:ascii="Times New Roman" w:eastAsia="Calibri" w:hAnsi="Times New Roman" w:cs="Times New Roman"/>
          <w:b/>
          <w:bCs/>
          <w:color w:val="auto"/>
          <w:sz w:val="24"/>
          <w:szCs w:val="24"/>
        </w:rPr>
        <w:t>Analysis Plan</w:t>
      </w:r>
      <w:bookmarkEnd w:id="28"/>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Latent growth modeling using Mplus</w:t>
      </w:r>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29" w:name="_Toc39756095"/>
      <w:r w:rsidRPr="00692FC8">
        <w:rPr>
          <w:rFonts w:ascii="Times New Roman" w:hAnsi="Times New Roman" w:cs="Times New Roman"/>
          <w:color w:val="auto"/>
          <w:sz w:val="24"/>
          <w:szCs w:val="24"/>
        </w:rPr>
        <w:lastRenderedPageBreak/>
        <w:t>References</w:t>
      </w:r>
      <w:bookmarkEnd w:id="29"/>
    </w:p>
    <w:p w14:paraId="08E1E303" w14:textId="45D85FE2" w:rsidR="00035717" w:rsidRPr="00035717" w:rsidRDefault="00A20FB1"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00035717" w:rsidRPr="00035717">
        <w:rPr>
          <w:rFonts w:ascii="Times New Roman" w:hAnsi="Times New Roman" w:cs="Times New Roman"/>
          <w:i/>
          <w:iCs/>
          <w:noProof/>
          <w:sz w:val="24"/>
          <w:szCs w:val="24"/>
        </w:rPr>
        <w:t>Journal of Marriage and Family</w:t>
      </w:r>
      <w:r w:rsidR="00035717" w:rsidRPr="00035717">
        <w:rPr>
          <w:rFonts w:ascii="Times New Roman" w:hAnsi="Times New Roman" w:cs="Times New Roman"/>
          <w:noProof/>
          <w:sz w:val="24"/>
          <w:szCs w:val="24"/>
        </w:rPr>
        <w:t xml:space="preserve">, </w:t>
      </w:r>
      <w:r w:rsidR="00035717" w:rsidRPr="00035717">
        <w:rPr>
          <w:rFonts w:ascii="Times New Roman" w:hAnsi="Times New Roman" w:cs="Times New Roman"/>
          <w:i/>
          <w:iCs/>
          <w:noProof/>
          <w:sz w:val="24"/>
          <w:szCs w:val="24"/>
        </w:rPr>
        <w:t>62</w:t>
      </w:r>
      <w:r w:rsidR="00035717" w:rsidRPr="00035717">
        <w:rPr>
          <w:rFonts w:ascii="Times New Roman" w:hAnsi="Times New Roman" w:cs="Times New Roman"/>
          <w:noProof/>
          <w:sz w:val="24"/>
          <w:szCs w:val="24"/>
        </w:rPr>
        <w:t>(1), 175–186. https://doi.org/10.1111/j.1741-3737.2000.00175.x</w:t>
      </w:r>
    </w:p>
    <w:p w14:paraId="5CCE915A"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035717">
        <w:rPr>
          <w:rFonts w:ascii="Times New Roman" w:hAnsi="Times New Roman" w:cs="Times New Roman"/>
          <w:i/>
          <w:iCs/>
          <w:noProof/>
          <w:sz w:val="24"/>
          <w:szCs w:val="24"/>
        </w:rPr>
        <w:t>Psychological Bulletin</w:t>
      </w:r>
      <w:r w:rsidRPr="00035717">
        <w:rPr>
          <w:rFonts w:ascii="Times New Roman" w:hAnsi="Times New Roman" w:cs="Times New Roman"/>
          <w:noProof/>
          <w:sz w:val="24"/>
          <w:szCs w:val="24"/>
        </w:rPr>
        <w:t xml:space="preserve"> (Vol. 117).</w:t>
      </w:r>
    </w:p>
    <w:p w14:paraId="7BAB0A6D"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Brewer, J. D. (2000). </w:t>
      </w:r>
      <w:r w:rsidRPr="00035717">
        <w:rPr>
          <w:rFonts w:ascii="Times New Roman" w:hAnsi="Times New Roman" w:cs="Times New Roman"/>
          <w:i/>
          <w:iCs/>
          <w:noProof/>
          <w:sz w:val="24"/>
          <w:szCs w:val="24"/>
        </w:rPr>
        <w:t>Ethnography</w:t>
      </w:r>
      <w:r w:rsidRPr="00035717">
        <w:rPr>
          <w:rFonts w:ascii="Times New Roman" w:hAnsi="Times New Roman" w:cs="Times New Roman"/>
          <w:noProof/>
          <w:sz w:val="24"/>
          <w:szCs w:val="24"/>
        </w:rPr>
        <w:t>. Retrieved from www.openup.co.uk</w:t>
      </w:r>
    </w:p>
    <w:p w14:paraId="6BBBE48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Butts, C. T. (2008). </w:t>
      </w:r>
      <w:r w:rsidRPr="00035717">
        <w:rPr>
          <w:rFonts w:ascii="Times New Roman" w:hAnsi="Times New Roman" w:cs="Times New Roman"/>
          <w:i/>
          <w:iCs/>
          <w:noProof/>
          <w:sz w:val="24"/>
          <w:szCs w:val="24"/>
        </w:rPr>
        <w:t>Social network analysis: A methodological introduction</w:t>
      </w:r>
      <w:r w:rsidRPr="00035717">
        <w:rPr>
          <w:rFonts w:ascii="Times New Roman" w:hAnsi="Times New Roman" w:cs="Times New Roman"/>
          <w:noProof/>
          <w:sz w:val="24"/>
          <w:szCs w:val="24"/>
        </w:rPr>
        <w:t>. https://doi.org/10.1111/j.1467-839X.2007.00241.x</w:t>
      </w:r>
    </w:p>
    <w:p w14:paraId="223B8689"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Cairns, R. B., Perrin, J. E., &amp; Cairns, B. D. (1985). Social Structure and Social Cognition in Early Adolescence: Affiliative Patterns. </w:t>
      </w:r>
      <w:r w:rsidRPr="00035717">
        <w:rPr>
          <w:rFonts w:ascii="Times New Roman" w:hAnsi="Times New Roman" w:cs="Times New Roman"/>
          <w:i/>
          <w:iCs/>
          <w:noProof/>
          <w:sz w:val="24"/>
          <w:szCs w:val="24"/>
        </w:rPr>
        <w:t>The Journal of Early Adolescen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5</w:t>
      </w:r>
      <w:r w:rsidRPr="00035717">
        <w:rPr>
          <w:rFonts w:ascii="Times New Roman" w:hAnsi="Times New Roman" w:cs="Times New Roman"/>
          <w:noProof/>
          <w:sz w:val="24"/>
          <w:szCs w:val="24"/>
        </w:rPr>
        <w:t>(3), 339–355. https://doi.org/10.1177/0272431685053007</w:t>
      </w:r>
    </w:p>
    <w:p w14:paraId="60A4E7B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Choenarom, C., Williams, R. A., &amp; Hagerty, B. M. (2005). The role of sense of belonging and social support on stress and depression in individuals with depression. </w:t>
      </w:r>
      <w:r w:rsidRPr="00035717">
        <w:rPr>
          <w:rFonts w:ascii="Times New Roman" w:hAnsi="Times New Roman" w:cs="Times New Roman"/>
          <w:i/>
          <w:iCs/>
          <w:noProof/>
          <w:sz w:val="24"/>
          <w:szCs w:val="24"/>
        </w:rPr>
        <w:t>Archives of Psychiatric Nursing</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9</w:t>
      </w:r>
      <w:r w:rsidRPr="00035717">
        <w:rPr>
          <w:rFonts w:ascii="Times New Roman" w:hAnsi="Times New Roman" w:cs="Times New Roman"/>
          <w:noProof/>
          <w:sz w:val="24"/>
          <w:szCs w:val="24"/>
        </w:rPr>
        <w:t>(1), 18–29. https://doi.org/10.1016/j.apnu.2004.11.003</w:t>
      </w:r>
    </w:p>
    <w:p w14:paraId="315B6A25"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035717">
        <w:rPr>
          <w:rFonts w:ascii="Times New Roman" w:hAnsi="Times New Roman" w:cs="Times New Roman"/>
          <w:i/>
          <w:iCs/>
          <w:noProof/>
          <w:sz w:val="24"/>
          <w:szCs w:val="24"/>
        </w:rPr>
        <w:t>Journal of Abnormal Child Psycholog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46</w:t>
      </w:r>
      <w:r w:rsidRPr="00035717">
        <w:rPr>
          <w:rFonts w:ascii="Times New Roman" w:hAnsi="Times New Roman" w:cs="Times New Roman"/>
          <w:noProof/>
          <w:sz w:val="24"/>
          <w:szCs w:val="24"/>
        </w:rPr>
        <w:t>(6), 1295–1308. https://doi.org/10.1007/s10802-017-0370-x</w:t>
      </w:r>
    </w:p>
    <w:p w14:paraId="1B03EC87"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Crosnoe, R., &amp; Johnson, M. K. (2011). Research on Adolescence in the Twenty-First Century. </w:t>
      </w:r>
      <w:r w:rsidRPr="00035717">
        <w:rPr>
          <w:rFonts w:ascii="Times New Roman" w:hAnsi="Times New Roman" w:cs="Times New Roman"/>
          <w:i/>
          <w:iCs/>
          <w:noProof/>
          <w:sz w:val="24"/>
          <w:szCs w:val="24"/>
        </w:rPr>
        <w:t>Annual Review of Sociolog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37</w:t>
      </w:r>
      <w:r w:rsidRPr="00035717">
        <w:rPr>
          <w:rFonts w:ascii="Times New Roman" w:hAnsi="Times New Roman" w:cs="Times New Roman"/>
          <w:noProof/>
          <w:sz w:val="24"/>
          <w:szCs w:val="24"/>
        </w:rPr>
        <w:t>(1), 439–460. https://doi.org/10.1146/annurev-soc-081309-150008</w:t>
      </w:r>
    </w:p>
    <w:p w14:paraId="0095BDC8"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lastRenderedPageBreak/>
        <w:t xml:space="preserve">DeLay, D., Ha, T., Van Ryzin, M., Winter, C., &amp; Dishion, T. J. (2016). Changing Friend Selection in Middle School: A Social Network Analysis of a Randomized Intervention Study Designed to Prevent Adolescent Problem Behavior. </w:t>
      </w:r>
      <w:r w:rsidRPr="00035717">
        <w:rPr>
          <w:rFonts w:ascii="Times New Roman" w:hAnsi="Times New Roman" w:cs="Times New Roman"/>
          <w:i/>
          <w:iCs/>
          <w:noProof/>
          <w:sz w:val="24"/>
          <w:szCs w:val="24"/>
        </w:rPr>
        <w:t>Prevention Science : The Official Journal of the Society for Prevention Research</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7</w:t>
      </w:r>
      <w:r w:rsidRPr="00035717">
        <w:rPr>
          <w:rFonts w:ascii="Times New Roman" w:hAnsi="Times New Roman" w:cs="Times New Roman"/>
          <w:noProof/>
          <w:sz w:val="24"/>
          <w:szCs w:val="24"/>
        </w:rPr>
        <w:t>(3), 285–294. https://doi.org/10.1007/s11121-015-0605-4</w:t>
      </w:r>
    </w:p>
    <w:p w14:paraId="0B9E40C1"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Dishion, T. J., Eddy, J. M., Haas, E., Li, F., &amp; Spracklen, K. (1997). Friendships and violent behavior during adolescence. </w:t>
      </w:r>
      <w:r w:rsidRPr="00035717">
        <w:rPr>
          <w:rFonts w:ascii="Times New Roman" w:hAnsi="Times New Roman" w:cs="Times New Roman"/>
          <w:i/>
          <w:iCs/>
          <w:noProof/>
          <w:sz w:val="24"/>
          <w:szCs w:val="24"/>
        </w:rPr>
        <w:t>Social Development</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6</w:t>
      </w:r>
      <w:r w:rsidRPr="00035717">
        <w:rPr>
          <w:rFonts w:ascii="Times New Roman" w:hAnsi="Times New Roman" w:cs="Times New Roman"/>
          <w:noProof/>
          <w:sz w:val="24"/>
          <w:szCs w:val="24"/>
        </w:rPr>
        <w:t>(2), 207–223. https://doi.org/10.1111/j.1467-9507.1997.tb00102.x</w:t>
      </w:r>
    </w:p>
    <w:p w14:paraId="5126EE3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Dishion, T. J., &amp; Tipsord, J. M. (2011). Peer Contagion in Child and Adolescent Social and Emotional Development. </w:t>
      </w:r>
      <w:r w:rsidRPr="00035717">
        <w:rPr>
          <w:rFonts w:ascii="Times New Roman" w:hAnsi="Times New Roman" w:cs="Times New Roman"/>
          <w:i/>
          <w:iCs/>
          <w:noProof/>
          <w:sz w:val="24"/>
          <w:szCs w:val="24"/>
        </w:rPr>
        <w:t>Annual Review of Psycholog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62</w:t>
      </w:r>
      <w:r w:rsidRPr="00035717">
        <w:rPr>
          <w:rFonts w:ascii="Times New Roman" w:hAnsi="Times New Roman" w:cs="Times New Roman"/>
          <w:noProof/>
          <w:sz w:val="24"/>
          <w:szCs w:val="24"/>
        </w:rPr>
        <w:t>(1), 189–214. https://doi.org/10.1146/annurev.psych.093008.100412</w:t>
      </w:r>
    </w:p>
    <w:p w14:paraId="5D8D07C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35717">
        <w:rPr>
          <w:rFonts w:ascii="Times New Roman" w:hAnsi="Times New Roman" w:cs="Times New Roman"/>
          <w:i/>
          <w:iCs/>
          <w:noProof/>
          <w:sz w:val="24"/>
          <w:szCs w:val="24"/>
        </w:rPr>
        <w:t>Psychological Science in the Public Interest</w:t>
      </w:r>
      <w:r w:rsidRPr="00035717">
        <w:rPr>
          <w:rFonts w:ascii="Times New Roman" w:hAnsi="Times New Roman" w:cs="Times New Roman"/>
          <w:noProof/>
          <w:sz w:val="24"/>
          <w:szCs w:val="24"/>
        </w:rPr>
        <w:t>. https://doi.org/10.1177/1529100611414806</w:t>
      </w:r>
    </w:p>
    <w:p w14:paraId="06717A4D"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Eccles, J., &amp; Appleton Gootman, J. (2002). </w:t>
      </w:r>
      <w:r w:rsidRPr="00035717">
        <w:rPr>
          <w:rFonts w:ascii="Times New Roman" w:hAnsi="Times New Roman" w:cs="Times New Roman"/>
          <w:i/>
          <w:iCs/>
          <w:noProof/>
          <w:sz w:val="24"/>
          <w:szCs w:val="24"/>
        </w:rPr>
        <w:t>Community Programs to Promote Youth Development</w:t>
      </w:r>
      <w:r w:rsidRPr="00035717">
        <w:rPr>
          <w:rFonts w:ascii="Times New Roman" w:hAnsi="Times New Roman" w:cs="Times New Roman"/>
          <w:noProof/>
          <w:sz w:val="24"/>
          <w:szCs w:val="24"/>
        </w:rPr>
        <w:t>. https://doi.org/10.17226/10022</w:t>
      </w:r>
    </w:p>
    <w:p w14:paraId="4A6D973E"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035717">
        <w:rPr>
          <w:rFonts w:ascii="Times New Roman" w:hAnsi="Times New Roman" w:cs="Times New Roman"/>
          <w:i/>
          <w:iCs/>
          <w:noProof/>
          <w:sz w:val="24"/>
          <w:szCs w:val="24"/>
        </w:rPr>
        <w:t>JOURNAL OF RESEARCH ON ADOLESCENCE Kobus</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6</w:t>
      </w:r>
      <w:r w:rsidRPr="00035717">
        <w:rPr>
          <w:rFonts w:ascii="Times New Roman" w:hAnsi="Times New Roman" w:cs="Times New Roman"/>
          <w:noProof/>
          <w:sz w:val="24"/>
          <w:szCs w:val="24"/>
        </w:rPr>
        <w:t>(2), 159–186.</w:t>
      </w:r>
    </w:p>
    <w:p w14:paraId="694FF2F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035717">
        <w:rPr>
          <w:rFonts w:ascii="Times New Roman" w:hAnsi="Times New Roman" w:cs="Times New Roman"/>
          <w:i/>
          <w:iCs/>
          <w:noProof/>
          <w:sz w:val="24"/>
          <w:szCs w:val="24"/>
        </w:rPr>
        <w:t>Journal of Youth and Adolescen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33</w:t>
      </w:r>
      <w:r w:rsidRPr="00035717">
        <w:rPr>
          <w:rFonts w:ascii="Times New Roman" w:hAnsi="Times New Roman" w:cs="Times New Roman"/>
          <w:noProof/>
          <w:sz w:val="24"/>
          <w:szCs w:val="24"/>
        </w:rPr>
        <w:t>(3), 235–245. https://doi.org/10.1023/B:JOYO.0000025322.11510.9d</w:t>
      </w:r>
    </w:p>
    <w:p w14:paraId="3B2A19CC"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lastRenderedPageBreak/>
        <w:t xml:space="preserve">Galvan, A., Hare, T. A., Parra, C. E., Penn, J., Voss, H., Glover, G., &amp; Casey, B. J. (2006). Behavioral/Systems/Cognitive Earlier Development of the Accumbens Relative to Orbitofrontal Cortex Might Underlie Risk-Taking Behavior in Adolescents. </w:t>
      </w:r>
      <w:r w:rsidRPr="00035717">
        <w:rPr>
          <w:rFonts w:ascii="Times New Roman" w:hAnsi="Times New Roman" w:cs="Times New Roman"/>
          <w:i/>
          <w:iCs/>
          <w:noProof/>
          <w:sz w:val="24"/>
          <w:szCs w:val="24"/>
        </w:rPr>
        <w:t>Soc Neuroscience</w:t>
      </w:r>
      <w:r w:rsidRPr="00035717">
        <w:rPr>
          <w:rFonts w:ascii="Times New Roman" w:hAnsi="Times New Roman" w:cs="Times New Roman"/>
          <w:noProof/>
          <w:sz w:val="24"/>
          <w:szCs w:val="24"/>
        </w:rPr>
        <w:t>. https://doi.org/10.1523/JNEUROSCI.1062-06.2006</w:t>
      </w:r>
    </w:p>
    <w:p w14:paraId="592C75E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Gfeller, D. (2007). </w:t>
      </w:r>
      <w:r w:rsidRPr="00035717">
        <w:rPr>
          <w:rFonts w:ascii="Times New Roman" w:hAnsi="Times New Roman" w:cs="Times New Roman"/>
          <w:i/>
          <w:iCs/>
          <w:noProof/>
          <w:sz w:val="24"/>
          <w:szCs w:val="24"/>
        </w:rPr>
        <w:t>Simplifying complex networks: from a clustering to a coarse graining strategy</w:t>
      </w:r>
      <w:r w:rsidRPr="00035717">
        <w:rPr>
          <w:rFonts w:ascii="Times New Roman" w:hAnsi="Times New Roman" w:cs="Times New Roman"/>
          <w:noProof/>
          <w:sz w:val="24"/>
          <w:szCs w:val="24"/>
        </w:rPr>
        <w:t>. Retrieved from http://citeseerx.ist.psu.edu/viewdoc/download?doi=10.1.1.362.5275&amp;rep=rep1&amp;type=pdf</w:t>
      </w:r>
    </w:p>
    <w:p w14:paraId="19B52EF6"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35717">
        <w:rPr>
          <w:rFonts w:ascii="Times New Roman" w:hAnsi="Times New Roman" w:cs="Times New Roman"/>
          <w:i/>
          <w:iCs/>
          <w:noProof/>
          <w:sz w:val="24"/>
          <w:szCs w:val="24"/>
        </w:rPr>
        <w:t>Journal of Higher Education Outreach and Engagement</w:t>
      </w:r>
      <w:r w:rsidRPr="00035717">
        <w:rPr>
          <w:rFonts w:ascii="Times New Roman" w:hAnsi="Times New Roman" w:cs="Times New Roman"/>
          <w:noProof/>
          <w:sz w:val="24"/>
          <w:szCs w:val="24"/>
        </w:rPr>
        <w:t xml:space="preserve"> (Vol. 17). Retrieved from http://openjournals.libs.uga.edu/index.php/jheoe/article/viewFile/1115/720</w:t>
      </w:r>
    </w:p>
    <w:p w14:paraId="56D764BD"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Hagerty, B. M. K., Lynch-Sauer, J., Patusky, K. L., Bouwsema, M., &amp; Collier, P. (1992). </w:t>
      </w:r>
      <w:r w:rsidRPr="00035717">
        <w:rPr>
          <w:rFonts w:ascii="Times New Roman" w:hAnsi="Times New Roman" w:cs="Times New Roman"/>
          <w:i/>
          <w:iCs/>
          <w:noProof/>
          <w:sz w:val="24"/>
          <w:szCs w:val="24"/>
        </w:rPr>
        <w:t>Sense of Belonging: A Vital Mental Health Concept</w:t>
      </w:r>
      <w:r w:rsidRPr="00035717">
        <w:rPr>
          <w:rFonts w:ascii="Times New Roman" w:hAnsi="Times New Roman" w:cs="Times New Roman"/>
          <w:noProof/>
          <w:sz w:val="24"/>
          <w:szCs w:val="24"/>
        </w:rPr>
        <w:t>.</w:t>
      </w:r>
    </w:p>
    <w:p w14:paraId="20408A8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Hamilton, S., Kappan, M. H.-P. D., &amp; 1992,  undefined. (n.d.). Mentoring programs: Promise and paradox. </w:t>
      </w:r>
      <w:r w:rsidRPr="00035717">
        <w:rPr>
          <w:rFonts w:ascii="Times New Roman" w:hAnsi="Times New Roman" w:cs="Times New Roman"/>
          <w:i/>
          <w:iCs/>
          <w:noProof/>
          <w:sz w:val="24"/>
          <w:szCs w:val="24"/>
        </w:rPr>
        <w:t>Search.Proquest.Com</w:t>
      </w:r>
      <w:r w:rsidRPr="00035717">
        <w:rPr>
          <w:rFonts w:ascii="Times New Roman" w:hAnsi="Times New Roman" w:cs="Times New Roman"/>
          <w:noProof/>
          <w:sz w:val="24"/>
          <w:szCs w:val="24"/>
        </w:rPr>
        <w:t>. Retrieved from http://search.proquest.com/openview/01004e2d6c9628955896f2ac6ec203a9/1?pq-origsite=gscholar&amp;cbl=41842</w:t>
      </w:r>
    </w:p>
    <w:p w14:paraId="670FAED7"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035717">
        <w:rPr>
          <w:rFonts w:ascii="Times New Roman" w:hAnsi="Times New Roman" w:cs="Times New Roman"/>
          <w:i/>
          <w:iCs/>
          <w:noProof/>
          <w:sz w:val="24"/>
          <w:szCs w:val="24"/>
        </w:rPr>
        <w:t>Journal of Studies on Alcohol and Drugs</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70</w:t>
      </w:r>
      <w:r w:rsidRPr="00035717">
        <w:rPr>
          <w:rFonts w:ascii="Times New Roman" w:hAnsi="Times New Roman" w:cs="Times New Roman"/>
          <w:noProof/>
          <w:sz w:val="24"/>
          <w:szCs w:val="24"/>
        </w:rPr>
        <w:t>(1), 5–15. https://doi.org/10.15288/jsad.2009.70.5</w:t>
      </w:r>
    </w:p>
    <w:p w14:paraId="5FB35EB9"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Herrera, C., Dubois, D. L., &amp; Grossman, J. B. (2013). </w:t>
      </w:r>
      <w:r w:rsidRPr="00035717">
        <w:rPr>
          <w:rFonts w:ascii="Times New Roman" w:hAnsi="Times New Roman" w:cs="Times New Roman"/>
          <w:i/>
          <w:iCs/>
          <w:noProof/>
          <w:sz w:val="24"/>
          <w:szCs w:val="24"/>
        </w:rPr>
        <w:t>The Role of Risk Mentoring experiences and outcomes for Youth with Varying Risk Profiles</w:t>
      </w:r>
      <w:r w:rsidRPr="00035717">
        <w:rPr>
          <w:rFonts w:ascii="Times New Roman" w:hAnsi="Times New Roman" w:cs="Times New Roman"/>
          <w:noProof/>
          <w:sz w:val="24"/>
          <w:szCs w:val="24"/>
        </w:rPr>
        <w:t>. Retrieved from https://www.mdrc.org/sites/default/files/Role of Risk_Final-web PDF.pdf</w:t>
      </w:r>
    </w:p>
    <w:p w14:paraId="7F45B944"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lastRenderedPageBreak/>
        <w:t xml:space="preserve">Hirschi, T. (2017). </w:t>
      </w:r>
      <w:r w:rsidRPr="00035717">
        <w:rPr>
          <w:rFonts w:ascii="Times New Roman" w:hAnsi="Times New Roman" w:cs="Times New Roman"/>
          <w:i/>
          <w:iCs/>
          <w:noProof/>
          <w:sz w:val="24"/>
          <w:szCs w:val="24"/>
        </w:rPr>
        <w:t>Causes of delinquency</w:t>
      </w:r>
      <w:r w:rsidRPr="00035717">
        <w:rPr>
          <w:rFonts w:ascii="Times New Roman" w:hAnsi="Times New Roman" w:cs="Times New Roman"/>
          <w:noProof/>
          <w:sz w:val="24"/>
          <w:szCs w:val="24"/>
        </w:rPr>
        <w:t>. Retrieved from https://content.taylorfrancis.com/books/download?dac=C2017-0-50434-3&amp;isbn=9781351529723&amp;format=googlePreviewPdf</w:t>
      </w:r>
    </w:p>
    <w:p w14:paraId="30E172A5"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adushin, C. (2012). </w:t>
      </w:r>
      <w:r w:rsidRPr="00035717">
        <w:rPr>
          <w:rFonts w:ascii="Times New Roman" w:hAnsi="Times New Roman" w:cs="Times New Roman"/>
          <w:i/>
          <w:iCs/>
          <w:noProof/>
          <w:sz w:val="24"/>
          <w:szCs w:val="24"/>
        </w:rPr>
        <w:t>Understanding social networks: Theories, concepts, and findings</w:t>
      </w:r>
      <w:r w:rsidRPr="00035717">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53F7F10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elly, J. G., Ryan, A. M., Altman, B. E., &amp; Stelzner, S. P. (2000). Understanding and Changing Social Systems. In </w:t>
      </w:r>
      <w:r w:rsidRPr="00035717">
        <w:rPr>
          <w:rFonts w:ascii="Times New Roman" w:hAnsi="Times New Roman" w:cs="Times New Roman"/>
          <w:i/>
          <w:iCs/>
          <w:noProof/>
          <w:sz w:val="24"/>
          <w:szCs w:val="24"/>
        </w:rPr>
        <w:t>Handbook of Community Psychology</w:t>
      </w:r>
      <w:r w:rsidRPr="00035717">
        <w:rPr>
          <w:rFonts w:ascii="Times New Roman" w:hAnsi="Times New Roman" w:cs="Times New Roman"/>
          <w:noProof/>
          <w:sz w:val="24"/>
          <w:szCs w:val="24"/>
        </w:rPr>
        <w:t xml:space="preserve"> (pp. 133–159). https://doi.org/10.1007/978-1-4615-4193-6_7</w:t>
      </w:r>
    </w:p>
    <w:p w14:paraId="69E70950"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lovdahl, A. S. (1985). Social networks and the spread of infectious diseases: The AIDS example. </w:t>
      </w:r>
      <w:r w:rsidRPr="00035717">
        <w:rPr>
          <w:rFonts w:ascii="Times New Roman" w:hAnsi="Times New Roman" w:cs="Times New Roman"/>
          <w:i/>
          <w:iCs/>
          <w:noProof/>
          <w:sz w:val="24"/>
          <w:szCs w:val="24"/>
        </w:rPr>
        <w:t>Social Science &amp; Medicin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21</w:t>
      </w:r>
      <w:r w:rsidRPr="00035717">
        <w:rPr>
          <w:rFonts w:ascii="Times New Roman" w:hAnsi="Times New Roman" w:cs="Times New Roman"/>
          <w:noProof/>
          <w:sz w:val="24"/>
          <w:szCs w:val="24"/>
        </w:rPr>
        <w:t>(11), 1203–1216. https://doi.org/10.1016/0277-9536(85)90269-2</w:t>
      </w:r>
    </w:p>
    <w:p w14:paraId="5F5D257E"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nifsend, C. A., Camacho-Thompson, D. E., Juvonen, J., &amp; Graham, S. (2018). Friends in Activities, School-related Affect, and Academic Outcomes in Diverse Middle Schools. </w:t>
      </w:r>
      <w:r w:rsidRPr="00035717">
        <w:rPr>
          <w:rFonts w:ascii="Times New Roman" w:hAnsi="Times New Roman" w:cs="Times New Roman"/>
          <w:i/>
          <w:iCs/>
          <w:noProof/>
          <w:sz w:val="24"/>
          <w:szCs w:val="24"/>
        </w:rPr>
        <w:t>Journal of Youth and Adolescen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47</w:t>
      </w:r>
      <w:r w:rsidRPr="00035717">
        <w:rPr>
          <w:rFonts w:ascii="Times New Roman" w:hAnsi="Times New Roman" w:cs="Times New Roman"/>
          <w:noProof/>
          <w:sz w:val="24"/>
          <w:szCs w:val="24"/>
        </w:rPr>
        <w:t>(6), 1208–1220. https://doi.org/10.1007/s10964-018-0817-6</w:t>
      </w:r>
    </w:p>
    <w:p w14:paraId="13742E0A"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035717">
        <w:rPr>
          <w:rFonts w:ascii="Times New Roman" w:hAnsi="Times New Roman" w:cs="Times New Roman"/>
          <w:i/>
          <w:iCs/>
          <w:noProof/>
          <w:sz w:val="24"/>
          <w:szCs w:val="24"/>
        </w:rPr>
        <w:t>Journal of Emotional and Behavioral Disorders</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26</w:t>
      </w:r>
      <w:r w:rsidRPr="00035717">
        <w:rPr>
          <w:rFonts w:ascii="Times New Roman" w:hAnsi="Times New Roman" w:cs="Times New Roman"/>
          <w:noProof/>
          <w:sz w:val="24"/>
          <w:szCs w:val="24"/>
        </w:rPr>
        <w:t>(1), 21–30. https://doi.org/10.1177/1063426617742345</w:t>
      </w:r>
    </w:p>
    <w:p w14:paraId="6B16F23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rause, J., Croft, D. P., &amp; James, R. (2007). Social network theory in the behavioural sciences: </w:t>
      </w:r>
      <w:r w:rsidRPr="00035717">
        <w:rPr>
          <w:rFonts w:ascii="Times New Roman" w:hAnsi="Times New Roman" w:cs="Times New Roman"/>
          <w:noProof/>
          <w:sz w:val="24"/>
          <w:szCs w:val="24"/>
        </w:rPr>
        <w:lastRenderedPageBreak/>
        <w:t xml:space="preserve">potential applications. </w:t>
      </w:r>
      <w:r w:rsidRPr="00035717">
        <w:rPr>
          <w:rFonts w:ascii="Times New Roman" w:hAnsi="Times New Roman" w:cs="Times New Roman"/>
          <w:i/>
          <w:iCs/>
          <w:noProof/>
          <w:sz w:val="24"/>
          <w:szCs w:val="24"/>
        </w:rPr>
        <w:t>Behavioral Ecology and Sociobiolog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62</w:t>
      </w:r>
      <w:r w:rsidRPr="00035717">
        <w:rPr>
          <w:rFonts w:ascii="Times New Roman" w:hAnsi="Times New Roman" w:cs="Times New Roman"/>
          <w:noProof/>
          <w:sz w:val="24"/>
          <w:szCs w:val="24"/>
        </w:rPr>
        <w:t>(1), 15–27. https://doi.org/10.1007/s00265-007-0445-8</w:t>
      </w:r>
    </w:p>
    <w:p w14:paraId="6A585910"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035717">
        <w:rPr>
          <w:rFonts w:ascii="Times New Roman" w:hAnsi="Times New Roman" w:cs="Times New Roman"/>
          <w:i/>
          <w:iCs/>
          <w:noProof/>
          <w:sz w:val="24"/>
          <w:szCs w:val="24"/>
        </w:rPr>
        <w:t>American Journal of Community Psychology</w:t>
      </w:r>
      <w:r w:rsidRPr="00035717">
        <w:rPr>
          <w:rFonts w:ascii="Times New Roman" w:hAnsi="Times New Roman" w:cs="Times New Roman"/>
          <w:noProof/>
          <w:sz w:val="24"/>
          <w:szCs w:val="24"/>
        </w:rPr>
        <w:t>, ajcp.12347. https://doi.org/10.1002/ajcp.12347</w:t>
      </w:r>
    </w:p>
    <w:p w14:paraId="5A5DB685"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Leskovec, J., &amp; Mcauley, J. J. (2012). </w:t>
      </w:r>
      <w:r w:rsidRPr="00035717">
        <w:rPr>
          <w:rFonts w:ascii="Times New Roman" w:hAnsi="Times New Roman" w:cs="Times New Roman"/>
          <w:i/>
          <w:iCs/>
          <w:noProof/>
          <w:sz w:val="24"/>
          <w:szCs w:val="24"/>
        </w:rPr>
        <w:t>Learning to Discover Social Circles in Ego Networks</w:t>
      </w:r>
      <w:r w:rsidRPr="00035717">
        <w:rPr>
          <w:rFonts w:ascii="Times New Roman" w:hAnsi="Times New Roman" w:cs="Times New Roman"/>
          <w:noProof/>
          <w:sz w:val="24"/>
          <w:szCs w:val="24"/>
        </w:rPr>
        <w:t xml:space="preserve"> (pp. 539–547). pp. 539–547. Retrieved from https://papers.nips.cc/paper/4532-learning-to-discover-social-circles-in-ego-networks</w:t>
      </w:r>
    </w:p>
    <w:p w14:paraId="582FE1E2"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Luke, D. (2015). </w:t>
      </w:r>
      <w:r w:rsidRPr="00035717">
        <w:rPr>
          <w:rFonts w:ascii="Times New Roman" w:hAnsi="Times New Roman" w:cs="Times New Roman"/>
          <w:i/>
          <w:iCs/>
          <w:noProof/>
          <w:sz w:val="24"/>
          <w:szCs w:val="24"/>
        </w:rPr>
        <w:t>A User’s Guide to Network Analysis in R</w:t>
      </w:r>
      <w:r w:rsidRPr="00035717">
        <w:rPr>
          <w:rFonts w:ascii="Times New Roman" w:hAnsi="Times New Roman" w:cs="Times New Roman"/>
          <w:noProof/>
          <w:sz w:val="24"/>
          <w:szCs w:val="24"/>
        </w:rPr>
        <w:t xml:space="preserve">. In </w:t>
      </w:r>
      <w:r w:rsidRPr="00035717">
        <w:rPr>
          <w:rFonts w:ascii="Times New Roman" w:hAnsi="Times New Roman" w:cs="Times New Roman"/>
          <w:i/>
          <w:iCs/>
          <w:noProof/>
          <w:sz w:val="24"/>
          <w:szCs w:val="24"/>
        </w:rPr>
        <w:t>Use R!</w:t>
      </w:r>
      <w:r w:rsidRPr="00035717">
        <w:rPr>
          <w:rFonts w:ascii="Times New Roman" w:hAnsi="Times New Roman" w:cs="Times New Roman"/>
          <w:noProof/>
          <w:sz w:val="24"/>
          <w:szCs w:val="24"/>
        </w:rPr>
        <w:t xml:space="preserve"> https://doi.org/10.1007/978-3-319-23883-8</w:t>
      </w:r>
    </w:p>
    <w:p w14:paraId="3FF9859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Malone, G. P., Pillow, D. R., &amp; Osman, A. (2012). The general belongingness scale (gbs): Assessing achieved belongingness. </w:t>
      </w:r>
      <w:r w:rsidRPr="00035717">
        <w:rPr>
          <w:rFonts w:ascii="Times New Roman" w:hAnsi="Times New Roman" w:cs="Times New Roman"/>
          <w:i/>
          <w:iCs/>
          <w:noProof/>
          <w:sz w:val="24"/>
          <w:szCs w:val="24"/>
        </w:rPr>
        <w:t>Personality and Individual Differences</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52</w:t>
      </w:r>
      <w:r w:rsidRPr="00035717">
        <w:rPr>
          <w:rFonts w:ascii="Times New Roman" w:hAnsi="Times New Roman" w:cs="Times New Roman"/>
          <w:noProof/>
          <w:sz w:val="24"/>
          <w:szCs w:val="24"/>
        </w:rPr>
        <w:t>(3), 311–316. https://doi.org/10.1016/j.paid.2011.10.027</w:t>
      </w:r>
    </w:p>
    <w:p w14:paraId="6286368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035717">
        <w:rPr>
          <w:rFonts w:ascii="Times New Roman" w:hAnsi="Times New Roman" w:cs="Times New Roman"/>
          <w:i/>
          <w:iCs/>
          <w:noProof/>
          <w:sz w:val="24"/>
          <w:szCs w:val="24"/>
        </w:rPr>
        <w:t>Youth Violence and Juvenile Justi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7</w:t>
      </w:r>
      <w:r w:rsidRPr="00035717">
        <w:rPr>
          <w:rFonts w:ascii="Times New Roman" w:hAnsi="Times New Roman" w:cs="Times New Roman"/>
          <w:noProof/>
          <w:sz w:val="24"/>
          <w:szCs w:val="24"/>
        </w:rPr>
        <w:t>(1), 46–67. https://doi.org/10.1177/1541204008324484</w:t>
      </w:r>
    </w:p>
    <w:p w14:paraId="51E61ED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Mccarty, C., Bernard, H. R., Killworth, P. D., Shelley, G. A., &amp; Johnsen, E. C. (1997). Eliciting representative samples of personal networks. In </w:t>
      </w:r>
      <w:r w:rsidRPr="00035717">
        <w:rPr>
          <w:rFonts w:ascii="Times New Roman" w:hAnsi="Times New Roman" w:cs="Times New Roman"/>
          <w:i/>
          <w:iCs/>
          <w:noProof/>
          <w:sz w:val="24"/>
          <w:szCs w:val="24"/>
        </w:rPr>
        <w:t>N ELSEVIER Social Networks</w:t>
      </w:r>
      <w:r w:rsidRPr="00035717">
        <w:rPr>
          <w:rFonts w:ascii="Times New Roman" w:hAnsi="Times New Roman" w:cs="Times New Roman"/>
          <w:noProof/>
          <w:sz w:val="24"/>
          <w:szCs w:val="24"/>
        </w:rPr>
        <w:t xml:space="preserve"> (Vol. 19). Retrieved from https://pdfs.semanticscholar.org/21d2/38bb05cc8ed0b30ef00915618f4e790002bf.pdf</w:t>
      </w:r>
    </w:p>
    <w:p w14:paraId="0439595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Mcdaniel, S., &amp; Yarbrough, A.-M. (n.d.). </w:t>
      </w:r>
      <w:r w:rsidRPr="00035717">
        <w:rPr>
          <w:rFonts w:ascii="Times New Roman" w:hAnsi="Times New Roman" w:cs="Times New Roman"/>
          <w:i/>
          <w:iCs/>
          <w:noProof/>
          <w:sz w:val="24"/>
          <w:szCs w:val="24"/>
        </w:rPr>
        <w:t>A Literature Review of Afterschool Mentoring Programs for Children At Risk</w:t>
      </w:r>
      <w:r w:rsidRPr="00035717">
        <w:rPr>
          <w:rFonts w:ascii="Times New Roman" w:hAnsi="Times New Roman" w:cs="Times New Roman"/>
          <w:noProof/>
          <w:sz w:val="24"/>
          <w:szCs w:val="24"/>
        </w:rPr>
        <w:t>.</w:t>
      </w:r>
    </w:p>
    <w:p w14:paraId="2724825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lastRenderedPageBreak/>
        <w:t xml:space="preserve">Muthén, L. K., &amp; Muthén, B. O. (1998). </w:t>
      </w:r>
      <w:r w:rsidRPr="00035717">
        <w:rPr>
          <w:rFonts w:ascii="Times New Roman" w:hAnsi="Times New Roman" w:cs="Times New Roman"/>
          <w:i/>
          <w:iCs/>
          <w:noProof/>
          <w:sz w:val="24"/>
          <w:szCs w:val="24"/>
        </w:rPr>
        <w:t>Statistical Analysis With Latent Variables User’s Guide</w:t>
      </w:r>
      <w:r w:rsidRPr="00035717">
        <w:rPr>
          <w:rFonts w:ascii="Times New Roman" w:hAnsi="Times New Roman" w:cs="Times New Roman"/>
          <w:noProof/>
          <w:sz w:val="24"/>
          <w:szCs w:val="24"/>
        </w:rPr>
        <w:t>. Retrieved from www.StatModel.com</w:t>
      </w:r>
    </w:p>
    <w:p w14:paraId="3EAA3959"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035717">
        <w:rPr>
          <w:rFonts w:ascii="Times New Roman" w:hAnsi="Times New Roman" w:cs="Times New Roman"/>
          <w:i/>
          <w:iCs/>
          <w:noProof/>
          <w:sz w:val="24"/>
          <w:szCs w:val="24"/>
        </w:rPr>
        <w:t>Journals.Sagepub.Com</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34</w:t>
      </w:r>
      <w:r w:rsidRPr="00035717">
        <w:rPr>
          <w:rFonts w:ascii="Times New Roman" w:hAnsi="Times New Roman" w:cs="Times New Roman"/>
          <w:noProof/>
          <w:sz w:val="24"/>
          <w:szCs w:val="24"/>
        </w:rPr>
        <w:t>(4), 686–699. https://doi.org/10.1177/1090198106289571</w:t>
      </w:r>
    </w:p>
    <w:p w14:paraId="2366E612"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Paus, T., Keshavan, M., &amp; Giedd, J. N. (2008, December). Why do many psychiatric disorders emerge during adolescence? </w:t>
      </w:r>
      <w:r w:rsidRPr="00035717">
        <w:rPr>
          <w:rFonts w:ascii="Times New Roman" w:hAnsi="Times New Roman" w:cs="Times New Roman"/>
          <w:i/>
          <w:iCs/>
          <w:noProof/>
          <w:sz w:val="24"/>
          <w:szCs w:val="24"/>
        </w:rPr>
        <w:t>Nature Reviews Neuroscience</w:t>
      </w:r>
      <w:r w:rsidRPr="00035717">
        <w:rPr>
          <w:rFonts w:ascii="Times New Roman" w:hAnsi="Times New Roman" w:cs="Times New Roman"/>
          <w:noProof/>
          <w:sz w:val="24"/>
          <w:szCs w:val="24"/>
        </w:rPr>
        <w:t>, Vol. 9, pp. 947–957. https://doi.org/10.1038/nrn2513</w:t>
      </w:r>
    </w:p>
    <w:p w14:paraId="3D95191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035717">
        <w:rPr>
          <w:rFonts w:ascii="Times New Roman" w:hAnsi="Times New Roman" w:cs="Times New Roman"/>
          <w:i/>
          <w:iCs/>
          <w:noProof/>
          <w:sz w:val="24"/>
          <w:szCs w:val="24"/>
        </w:rPr>
        <w:t>Merrill-Palmer Quarterl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45</w:t>
      </w:r>
      <w:r w:rsidRPr="00035717">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1BF0EF1C"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035717">
        <w:rPr>
          <w:rFonts w:ascii="Times New Roman" w:hAnsi="Times New Roman" w:cs="Times New Roman"/>
          <w:i/>
          <w:iCs/>
          <w:noProof/>
          <w:sz w:val="24"/>
          <w:szCs w:val="24"/>
        </w:rPr>
        <w:t>Int. J. Environ. Res. Public Health</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5</w:t>
      </w:r>
      <w:r w:rsidRPr="00035717">
        <w:rPr>
          <w:rFonts w:ascii="Times New Roman" w:hAnsi="Times New Roman" w:cs="Times New Roman"/>
          <w:noProof/>
          <w:sz w:val="24"/>
          <w:szCs w:val="24"/>
        </w:rPr>
        <w:t>(1795), 1–12. https://doi.org/10.3390/ijerph15091795</w:t>
      </w:r>
    </w:p>
    <w:p w14:paraId="0511D7E6"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Resnick, M. D., Bearman, P. S., Robert, ;, Blum, W., Bauman, K. E., Harris, K. M., … Udry, ; J Richard. (n.d.). </w:t>
      </w:r>
      <w:r w:rsidRPr="00035717">
        <w:rPr>
          <w:rFonts w:ascii="Times New Roman" w:hAnsi="Times New Roman" w:cs="Times New Roman"/>
          <w:i/>
          <w:iCs/>
          <w:noProof/>
          <w:sz w:val="24"/>
          <w:szCs w:val="24"/>
        </w:rPr>
        <w:t>Protecting Adolescents From Harm Findings From the National Longitudinal Study on Adolescent Health</w:t>
      </w:r>
      <w:r w:rsidRPr="00035717">
        <w:rPr>
          <w:rFonts w:ascii="Times New Roman" w:hAnsi="Times New Roman" w:cs="Times New Roman"/>
          <w:noProof/>
          <w:sz w:val="24"/>
          <w:szCs w:val="24"/>
        </w:rPr>
        <w:t>. Retrieved from https://jamanetwork.com/</w:t>
      </w:r>
    </w:p>
    <w:p w14:paraId="1894340D"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Rhodes, J. (2005). A model of youth mentoring. In </w:t>
      </w:r>
      <w:r w:rsidRPr="00035717">
        <w:rPr>
          <w:rFonts w:ascii="Times New Roman" w:hAnsi="Times New Roman" w:cs="Times New Roman"/>
          <w:i/>
          <w:iCs/>
          <w:noProof/>
          <w:sz w:val="24"/>
          <w:szCs w:val="24"/>
        </w:rPr>
        <w:t>Handbook of youth mentoring</w:t>
      </w:r>
      <w:r w:rsidRPr="00035717">
        <w:rPr>
          <w:rFonts w:ascii="Times New Roman" w:hAnsi="Times New Roman" w:cs="Times New Roman"/>
          <w:noProof/>
          <w:sz w:val="24"/>
          <w:szCs w:val="24"/>
        </w:rPr>
        <w:t xml:space="preserve">. Retrieved </w:t>
      </w:r>
      <w:r w:rsidRPr="00035717">
        <w:rPr>
          <w:rFonts w:ascii="Times New Roman" w:hAnsi="Times New Roman" w:cs="Times New Roman"/>
          <w:noProof/>
          <w:sz w:val="24"/>
          <w:szCs w:val="24"/>
        </w:rPr>
        <w:lastRenderedPageBreak/>
        <w:t>from https://books.google.com/books?hl=en&amp;lr=&amp;id=H5h2AwAAQBAJ&amp;oi=fnd&amp;pg=PA30&amp;dq=Rhodes,+J.+E.+(2005).+A+model+of+youth+mentoring.+In+D.L.+Dubois+%26+M.J.+Karcher+(Eds.),+Handbook+of+youth+mentoring,+(pp.+30-43).+Thousand+Oaks,+CA:+Sage.&amp;ots=bxTbGXiCa7&amp;sig=8wdW</w:t>
      </w:r>
    </w:p>
    <w:p w14:paraId="089D919F"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Rhodes, J. E. (2005). A model for youth mentoring. In </w:t>
      </w:r>
      <w:r w:rsidRPr="00035717">
        <w:rPr>
          <w:rFonts w:ascii="Times New Roman" w:hAnsi="Times New Roman" w:cs="Times New Roman"/>
          <w:i/>
          <w:iCs/>
          <w:noProof/>
          <w:sz w:val="24"/>
          <w:szCs w:val="24"/>
        </w:rPr>
        <w:t>Handbook of youth mentoring</w:t>
      </w:r>
      <w:r w:rsidRPr="00035717">
        <w:rPr>
          <w:rFonts w:ascii="Times New Roman" w:hAnsi="Times New Roman" w:cs="Times New Roman"/>
          <w:noProof/>
          <w:sz w:val="24"/>
          <w:szCs w:val="24"/>
        </w:rPr>
        <w:t xml:space="preserve"> (pp. 30–43).</w:t>
      </w:r>
    </w:p>
    <w:p w14:paraId="1FE82B66"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035717">
        <w:rPr>
          <w:rFonts w:ascii="Times New Roman" w:hAnsi="Times New Roman" w:cs="Times New Roman"/>
          <w:i/>
          <w:iCs/>
          <w:noProof/>
          <w:sz w:val="24"/>
          <w:szCs w:val="24"/>
        </w:rPr>
        <w:t>Journals.Sagepub.Com</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w:t>
      </w:r>
      <w:r w:rsidRPr="00035717">
        <w:rPr>
          <w:rFonts w:ascii="Times New Roman" w:hAnsi="Times New Roman" w:cs="Times New Roman"/>
          <w:noProof/>
          <w:sz w:val="24"/>
          <w:szCs w:val="24"/>
        </w:rPr>
        <w:t>(1), 41–53. https://doi.org/10.1177/2167702612457599</w:t>
      </w:r>
    </w:p>
    <w:p w14:paraId="28D5A918"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Serrat, O. (2017). Social Network Analysis. In </w:t>
      </w:r>
      <w:r w:rsidRPr="00035717">
        <w:rPr>
          <w:rFonts w:ascii="Times New Roman" w:hAnsi="Times New Roman" w:cs="Times New Roman"/>
          <w:i/>
          <w:iCs/>
          <w:noProof/>
          <w:sz w:val="24"/>
          <w:szCs w:val="24"/>
        </w:rPr>
        <w:t>Knowledge Solutions</w:t>
      </w:r>
      <w:r w:rsidRPr="00035717">
        <w:rPr>
          <w:rFonts w:ascii="Times New Roman" w:hAnsi="Times New Roman" w:cs="Times New Roman"/>
          <w:noProof/>
          <w:sz w:val="24"/>
          <w:szCs w:val="24"/>
        </w:rPr>
        <w:t xml:space="preserve"> (pp. 39–43). https://doi.org/10.1007/978-981-10-0983-9_9</w:t>
      </w:r>
    </w:p>
    <w:p w14:paraId="27C4CAAC"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Siegel, D. (2015). </w:t>
      </w:r>
      <w:r w:rsidRPr="00035717">
        <w:rPr>
          <w:rFonts w:ascii="Times New Roman" w:hAnsi="Times New Roman" w:cs="Times New Roman"/>
          <w:i/>
          <w:iCs/>
          <w:noProof/>
          <w:sz w:val="24"/>
          <w:szCs w:val="24"/>
        </w:rPr>
        <w:t>Brainstorm: The power and purpose of the teenage brain</w:t>
      </w:r>
      <w:r w:rsidRPr="00035717">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439FF0DD"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035717">
        <w:rPr>
          <w:rFonts w:ascii="Times New Roman" w:hAnsi="Times New Roman" w:cs="Times New Roman"/>
          <w:i/>
          <w:iCs/>
          <w:noProof/>
          <w:sz w:val="24"/>
          <w:szCs w:val="24"/>
        </w:rPr>
        <w:t>School Psychology Quarterly</w:t>
      </w:r>
      <w:r w:rsidRPr="00035717">
        <w:rPr>
          <w:rFonts w:ascii="Times New Roman" w:hAnsi="Times New Roman" w:cs="Times New Roman"/>
          <w:noProof/>
          <w:sz w:val="24"/>
          <w:szCs w:val="24"/>
        </w:rPr>
        <w:t>. https://doi.org/10.1037/spq0000299</w:t>
      </w:r>
    </w:p>
    <w:p w14:paraId="69E839F4"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Steinberg, L. (2007). Risk taking in adolescence: New perspectives from brain and behavioral science. </w:t>
      </w:r>
      <w:r w:rsidRPr="00035717">
        <w:rPr>
          <w:rFonts w:ascii="Times New Roman" w:hAnsi="Times New Roman" w:cs="Times New Roman"/>
          <w:i/>
          <w:iCs/>
          <w:noProof/>
          <w:sz w:val="24"/>
          <w:szCs w:val="24"/>
        </w:rPr>
        <w:t>Current Directions in Psychological Scien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6</w:t>
      </w:r>
      <w:r w:rsidRPr="00035717">
        <w:rPr>
          <w:rFonts w:ascii="Times New Roman" w:hAnsi="Times New Roman" w:cs="Times New Roman"/>
          <w:noProof/>
          <w:sz w:val="24"/>
          <w:szCs w:val="24"/>
        </w:rPr>
        <w:t>(2), 55–59. https://doi.org/10.1111/j.1467-8721.2007.00475.x</w:t>
      </w:r>
    </w:p>
    <w:p w14:paraId="0D044685"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w:t>
      </w:r>
      <w:r w:rsidRPr="00035717">
        <w:rPr>
          <w:rFonts w:ascii="Times New Roman" w:hAnsi="Times New Roman" w:cs="Times New Roman"/>
          <w:noProof/>
          <w:sz w:val="24"/>
          <w:szCs w:val="24"/>
        </w:rPr>
        <w:lastRenderedPageBreak/>
        <w:t xml:space="preserve">meta-analytic review. </w:t>
      </w:r>
      <w:r w:rsidRPr="00035717">
        <w:rPr>
          <w:rFonts w:ascii="Times New Roman" w:hAnsi="Times New Roman" w:cs="Times New Roman"/>
          <w:i/>
          <w:iCs/>
          <w:noProof/>
          <w:sz w:val="24"/>
          <w:szCs w:val="24"/>
        </w:rPr>
        <w:t>Journal of Experimental Criminology</w:t>
      </w:r>
      <w:r w:rsidRPr="00035717">
        <w:rPr>
          <w:rFonts w:ascii="Times New Roman" w:hAnsi="Times New Roman" w:cs="Times New Roman"/>
          <w:noProof/>
          <w:sz w:val="24"/>
          <w:szCs w:val="24"/>
        </w:rPr>
        <w:t>. https://doi.org/10.1007/s11292-013-9181-4</w:t>
      </w:r>
    </w:p>
    <w:p w14:paraId="78121FF9"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Tseng, V., &amp; Seidman, E. (2007). A systems framework for understanding social settings. </w:t>
      </w:r>
      <w:r w:rsidRPr="00035717">
        <w:rPr>
          <w:rFonts w:ascii="Times New Roman" w:hAnsi="Times New Roman" w:cs="Times New Roman"/>
          <w:i/>
          <w:iCs/>
          <w:noProof/>
          <w:sz w:val="24"/>
          <w:szCs w:val="24"/>
        </w:rPr>
        <w:t>American Journal of Community Psychology</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39</w:t>
      </w:r>
      <w:r w:rsidRPr="00035717">
        <w:rPr>
          <w:rFonts w:ascii="Times New Roman" w:hAnsi="Times New Roman" w:cs="Times New Roman"/>
          <w:noProof/>
          <w:sz w:val="24"/>
          <w:szCs w:val="24"/>
        </w:rPr>
        <w:t>(3–4), 217–228. https://doi.org/10.1007/s10464-007-9101-8</w:t>
      </w:r>
    </w:p>
    <w:p w14:paraId="6A61947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Valente, T. (2003). </w:t>
      </w:r>
      <w:r w:rsidRPr="00035717">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035717">
        <w:rPr>
          <w:rFonts w:ascii="Times New Roman" w:hAnsi="Times New Roman" w:cs="Times New Roman"/>
          <w:noProof/>
          <w:sz w:val="24"/>
          <w:szCs w:val="24"/>
        </w:rPr>
        <w:t>. Retrieved from https://www.researchgate.net/publication/228688777</w:t>
      </w:r>
    </w:p>
    <w:p w14:paraId="3C8A2AC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Valente, T. W. (2010). </w:t>
      </w:r>
      <w:r w:rsidRPr="00035717">
        <w:rPr>
          <w:rFonts w:ascii="Times New Roman" w:hAnsi="Times New Roman" w:cs="Times New Roman"/>
          <w:i/>
          <w:iCs/>
          <w:noProof/>
          <w:sz w:val="24"/>
          <w:szCs w:val="24"/>
        </w:rPr>
        <w:t>Social Networks and Health: Models, Methods, and Applications - Thomas W. Valente - Google Books</w:t>
      </w:r>
      <w:r w:rsidRPr="00035717">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1B988E1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Wasserman, S., &amp; Faust, K. (1994). </w:t>
      </w:r>
      <w:r w:rsidRPr="00035717">
        <w:rPr>
          <w:rFonts w:ascii="Times New Roman" w:hAnsi="Times New Roman" w:cs="Times New Roman"/>
          <w:i/>
          <w:iCs/>
          <w:noProof/>
          <w:sz w:val="24"/>
          <w:szCs w:val="24"/>
        </w:rPr>
        <w:t>Social Network Analysis: Methods and Applications - Stanley Wasserman, Katherine Faust - Google Books</w:t>
      </w:r>
      <w:r w:rsidRPr="00035717">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46906BEA"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35717">
        <w:rPr>
          <w:rFonts w:ascii="Times New Roman" w:hAnsi="Times New Roman" w:cs="Times New Roman"/>
          <w:i/>
          <w:iCs/>
          <w:noProof/>
          <w:sz w:val="24"/>
          <w:szCs w:val="24"/>
        </w:rPr>
        <w:t>Applied Developmental Scien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19</w:t>
      </w:r>
      <w:r w:rsidRPr="00035717">
        <w:rPr>
          <w:rFonts w:ascii="Times New Roman" w:hAnsi="Times New Roman" w:cs="Times New Roman"/>
          <w:noProof/>
          <w:sz w:val="24"/>
          <w:szCs w:val="24"/>
        </w:rPr>
        <w:t xml:space="preserve">(4), 196–205. </w:t>
      </w:r>
      <w:r w:rsidRPr="00035717">
        <w:rPr>
          <w:rFonts w:ascii="Times New Roman" w:hAnsi="Times New Roman" w:cs="Times New Roman"/>
          <w:noProof/>
          <w:sz w:val="24"/>
          <w:szCs w:val="24"/>
        </w:rPr>
        <w:lastRenderedPageBreak/>
        <w:t>https://doi.org/10.1080/10888691.2015.1014484</w:t>
      </w:r>
    </w:p>
    <w:p w14:paraId="2D88BC23"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35717">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035717">
        <w:rPr>
          <w:rFonts w:ascii="Times New Roman" w:hAnsi="Times New Roman" w:cs="Times New Roman"/>
          <w:i/>
          <w:iCs/>
          <w:noProof/>
          <w:sz w:val="24"/>
          <w:szCs w:val="24"/>
        </w:rPr>
        <w:t>American Journal of Criminal Justi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42</w:t>
      </w:r>
      <w:r w:rsidRPr="00035717">
        <w:rPr>
          <w:rFonts w:ascii="Times New Roman" w:hAnsi="Times New Roman" w:cs="Times New Roman"/>
          <w:noProof/>
          <w:sz w:val="24"/>
          <w:szCs w:val="24"/>
        </w:rPr>
        <w:t>(1), 198–217. https://doi.org/10.1007/s12103-016-9353-7</w:t>
      </w:r>
    </w:p>
    <w:p w14:paraId="71A6532B" w14:textId="77777777" w:rsidR="00035717" w:rsidRPr="00035717" w:rsidRDefault="00035717" w:rsidP="00035717">
      <w:pPr>
        <w:widowControl w:val="0"/>
        <w:autoSpaceDE w:val="0"/>
        <w:autoSpaceDN w:val="0"/>
        <w:adjustRightInd w:val="0"/>
        <w:spacing w:after="0" w:line="480" w:lineRule="auto"/>
        <w:ind w:left="480" w:hanging="480"/>
        <w:rPr>
          <w:rFonts w:ascii="Times New Roman" w:hAnsi="Times New Roman" w:cs="Times New Roman"/>
          <w:noProof/>
          <w:sz w:val="24"/>
        </w:rPr>
      </w:pPr>
      <w:r w:rsidRPr="00035717">
        <w:rPr>
          <w:rFonts w:ascii="Times New Roman" w:hAnsi="Times New Roman" w:cs="Times New Roman"/>
          <w:noProof/>
          <w:sz w:val="24"/>
          <w:szCs w:val="24"/>
        </w:rPr>
        <w:t xml:space="preserve">Wood, S., &amp; Mayo-Wilson, E. (2012). School-Based Mentoring for Adolescents. </w:t>
      </w:r>
      <w:r w:rsidRPr="00035717">
        <w:rPr>
          <w:rFonts w:ascii="Times New Roman" w:hAnsi="Times New Roman" w:cs="Times New Roman"/>
          <w:i/>
          <w:iCs/>
          <w:noProof/>
          <w:sz w:val="24"/>
          <w:szCs w:val="24"/>
        </w:rPr>
        <w:t>Research on Social Work Practice</w:t>
      </w:r>
      <w:r w:rsidRPr="00035717">
        <w:rPr>
          <w:rFonts w:ascii="Times New Roman" w:hAnsi="Times New Roman" w:cs="Times New Roman"/>
          <w:noProof/>
          <w:sz w:val="24"/>
          <w:szCs w:val="24"/>
        </w:rPr>
        <w:t xml:space="preserve">, </w:t>
      </w:r>
      <w:r w:rsidRPr="00035717">
        <w:rPr>
          <w:rFonts w:ascii="Times New Roman" w:hAnsi="Times New Roman" w:cs="Times New Roman"/>
          <w:i/>
          <w:iCs/>
          <w:noProof/>
          <w:sz w:val="24"/>
          <w:szCs w:val="24"/>
        </w:rPr>
        <w:t>22</w:t>
      </w:r>
      <w:r w:rsidRPr="00035717">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Henry,Kimberly" w:date="2020-03-29T11:04:00Z" w:initials="H">
    <w:p w14:paraId="385C1F7F" w14:textId="32346CB3" w:rsidR="002362E7" w:rsidRDefault="002362E7">
      <w:pPr>
        <w:pStyle w:val="CommentText"/>
      </w:pPr>
      <w:r>
        <w:rPr>
          <w:rStyle w:val="CommentReference"/>
        </w:rPr>
        <w:annotationRef/>
      </w:r>
      <w:r>
        <w:t>Please include link to program or reference – same for examples below.</w:t>
      </w:r>
    </w:p>
  </w:comment>
  <w:comment w:id="5" w:author="Henry,Kimberly" w:date="2020-03-29T11:44:00Z" w:initials="H">
    <w:p w14:paraId="116C01C9" w14:textId="77777777" w:rsidR="002362E7" w:rsidRDefault="002362E7">
      <w:pPr>
        <w:pStyle w:val="CommentText"/>
      </w:pPr>
      <w:r>
        <w:rPr>
          <w:rStyle w:val="CommentReference"/>
        </w:rPr>
        <w:annotationRef/>
      </w:r>
      <w:r>
        <w:t xml:space="preserve">First – be specific in defining common factors used to identify “at-risk youth”.  Then indicate that these risk factors increase the likelihood of development in the areas you outlined (academic, emotional, physical), then indicate that compromised development in these areas leads to subsequent engagement in risk behaviors. </w:t>
      </w:r>
    </w:p>
    <w:p w14:paraId="023DE074" w14:textId="77777777" w:rsidR="002362E7" w:rsidRDefault="002362E7">
      <w:pPr>
        <w:pStyle w:val="CommentText"/>
      </w:pPr>
    </w:p>
    <w:p w14:paraId="33591578" w14:textId="77777777" w:rsidR="002362E7" w:rsidRDefault="002362E7">
      <w:pPr>
        <w:pStyle w:val="CommentText"/>
      </w:pPr>
      <w:r>
        <w:t>As I read the sentences in this paragraph – I see a common issue with your writing.  You tend to jumble together a bunch of ideas, and there is often not a logical flow to your sentences.</w:t>
      </w:r>
    </w:p>
    <w:p w14:paraId="486FDCDC" w14:textId="77777777" w:rsidR="002362E7" w:rsidRDefault="002362E7">
      <w:pPr>
        <w:pStyle w:val="CommentText"/>
      </w:pPr>
    </w:p>
    <w:p w14:paraId="673EAA3B" w14:textId="4792EB1E" w:rsidR="002362E7" w:rsidRDefault="002362E7">
      <w:pPr>
        <w:pStyle w:val="CommentText"/>
      </w:pPr>
      <w:r>
        <w:t xml:space="preserve">I really think you would benefit from careful outlining – of the overall paper, each section, and each paragraph.  </w:t>
      </w:r>
    </w:p>
  </w:comment>
  <w:comment w:id="7" w:author="Henry,Kimberly" w:date="2020-03-29T12:04:00Z" w:initials="H">
    <w:p w14:paraId="3A7A8A15" w14:textId="747186FC" w:rsidR="002362E7" w:rsidRDefault="002362E7">
      <w:pPr>
        <w:pStyle w:val="CommentText"/>
      </w:pPr>
      <w:r>
        <w:rPr>
          <w:rStyle w:val="CommentReference"/>
        </w:rPr>
        <w:annotationRef/>
      </w:r>
      <w:r>
        <w:t>It seems like there is a word missing here?</w:t>
      </w:r>
    </w:p>
  </w:comment>
  <w:comment w:id="8" w:author="Henry,Kimberly" w:date="2020-03-29T12:05:00Z" w:initials="H">
    <w:p w14:paraId="1901EBE2" w14:textId="3E2B9881" w:rsidR="002362E7" w:rsidRDefault="002362E7">
      <w:pPr>
        <w:pStyle w:val="CommentText"/>
      </w:pPr>
      <w:r>
        <w:rPr>
          <w:rStyle w:val="CommentReference"/>
        </w:rPr>
        <w:annotationRef/>
      </w:r>
      <w:r>
        <w:t xml:space="preserve">Neil -- you tend to write in the passive voice.  I think adopting an active voice will greatly improve your writing. </w:t>
      </w:r>
    </w:p>
    <w:p w14:paraId="4588DB77" w14:textId="77777777" w:rsidR="002362E7" w:rsidRDefault="002362E7">
      <w:pPr>
        <w:pStyle w:val="CommentText"/>
      </w:pPr>
    </w:p>
    <w:p w14:paraId="433085F1" w14:textId="77777777" w:rsidR="002362E7" w:rsidRDefault="002362E7">
      <w:pPr>
        <w:pStyle w:val="CommentText"/>
      </w:pPr>
      <w:r>
        <w:t>Here is some good info on active voice:</w:t>
      </w:r>
    </w:p>
    <w:p w14:paraId="10547065" w14:textId="77777777" w:rsidR="002362E7" w:rsidRDefault="002362E7">
      <w:pPr>
        <w:pStyle w:val="CommentText"/>
      </w:pPr>
    </w:p>
    <w:p w14:paraId="0B676B17" w14:textId="0B79894B" w:rsidR="002362E7" w:rsidRDefault="002362E7">
      <w:pPr>
        <w:pStyle w:val="CommentText"/>
      </w:pPr>
      <w:hyperlink r:id="rId1" w:history="1">
        <w:r w:rsidRPr="004B05F0">
          <w:rPr>
            <w:rStyle w:val="Hyperlink"/>
          </w:rPr>
          <w:t>https://w</w:t>
        </w:r>
        <w:r w:rsidRPr="004B05F0">
          <w:rPr>
            <w:rStyle w:val="Hyperlink"/>
          </w:rPr>
          <w:t>r</w:t>
        </w:r>
        <w:r w:rsidRPr="004B05F0">
          <w:rPr>
            <w:rStyle w:val="Hyperlink"/>
          </w:rPr>
          <w:t>iting.wisc.edu/handbook/style/ccs_activevoice/</w:t>
        </w:r>
      </w:hyperlink>
    </w:p>
    <w:p w14:paraId="74BE83DC" w14:textId="77777777" w:rsidR="002362E7" w:rsidRDefault="002362E7">
      <w:pPr>
        <w:pStyle w:val="CommentText"/>
      </w:pPr>
    </w:p>
    <w:p w14:paraId="70031BD5" w14:textId="77777777" w:rsidR="002362E7" w:rsidRDefault="002362E7">
      <w:pPr>
        <w:pStyle w:val="CommentText"/>
      </w:pPr>
    </w:p>
    <w:p w14:paraId="16D5FC29" w14:textId="33705340" w:rsidR="002362E7" w:rsidRDefault="002362E7">
      <w:pPr>
        <w:pStyle w:val="CommentText"/>
      </w:pPr>
      <w:r>
        <w:t>I think another tip that can really help you is to map your sentence structure – make sure that every sentence has a subject and a verb.  I know it sounds simple, and I know that you know this – but being really conscientious about this will be a game changer.  Here’s a video that I think is very helpful – I particularly like how they provide a list of sentences that violate this rule, how they violate the rule, and how to fix them.</w:t>
      </w:r>
    </w:p>
    <w:p w14:paraId="77367EE9" w14:textId="00AFA77C" w:rsidR="002362E7" w:rsidRDefault="002362E7">
      <w:pPr>
        <w:pStyle w:val="CommentText"/>
      </w:pPr>
    </w:p>
    <w:p w14:paraId="6DB8F6D1" w14:textId="5C459DAB" w:rsidR="002362E7" w:rsidRDefault="002362E7">
      <w:pPr>
        <w:pStyle w:val="CommentText"/>
      </w:pPr>
      <w:hyperlink r:id="rId2" w:history="1">
        <w:r w:rsidRPr="004B05F0">
          <w:rPr>
            <w:rStyle w:val="Hyperlink"/>
          </w:rPr>
          <w:t>https://www.youtube.com/watch?v=Drv6jD8xWdw</w:t>
        </w:r>
      </w:hyperlink>
    </w:p>
    <w:p w14:paraId="2B41F910" w14:textId="77777777" w:rsidR="002362E7" w:rsidRDefault="002362E7">
      <w:pPr>
        <w:pStyle w:val="CommentText"/>
      </w:pPr>
    </w:p>
    <w:p w14:paraId="2BAD6FB1" w14:textId="77777777" w:rsidR="002362E7" w:rsidRDefault="002362E7">
      <w:pPr>
        <w:pStyle w:val="CommentText"/>
      </w:pPr>
    </w:p>
    <w:p w14:paraId="4254799E" w14:textId="49F3B725" w:rsidR="002362E7" w:rsidRDefault="002362E7">
      <w:pPr>
        <w:pStyle w:val="CommentText"/>
      </w:pPr>
      <w:r>
        <w:t>Would you please study these two resources and then go through teach of your sentences to make sure that your sentence structure/style adheres to these rules?</w:t>
      </w:r>
    </w:p>
  </w:comment>
  <w:comment w:id="10" w:author="Fulco,Celia" w:date="2020-02-29T12:17:00Z" w:initials="F">
    <w:p w14:paraId="3FB7A18C" w14:textId="77777777" w:rsidR="002362E7" w:rsidRDefault="002362E7" w:rsidP="00FB536A">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2" w:author="Fulco,Celia" w:date="2020-02-29T12:18:00Z" w:initials="F">
    <w:p w14:paraId="43D3494C" w14:textId="21B5B818" w:rsidR="002362E7" w:rsidRDefault="002362E7">
      <w:pPr>
        <w:pStyle w:val="CommentText"/>
      </w:pPr>
      <w:r>
        <w:rPr>
          <w:rStyle w:val="CommentReference"/>
        </w:rPr>
        <w:annotationRef/>
      </w:r>
      <w:r>
        <w:t xml:space="preserve">Say more about the definition of belongingness and how family and/or community belongingness is created, its impact on development, how it can be damaged, etc. </w:t>
      </w:r>
    </w:p>
  </w:comment>
  <w:comment w:id="14" w:author="Henry,Kimberly" w:date="2020-02-08T16:58:00Z" w:initials="H">
    <w:p w14:paraId="7DD90DBD" w14:textId="64ECF5B0" w:rsidR="002362E7" w:rsidRDefault="002362E7">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15" w:author="Fulco,Celia" w:date="2020-02-29T15:19:00Z" w:initials="F">
    <w:p w14:paraId="57D9D6D5" w14:textId="77777777" w:rsidR="002362E7" w:rsidRDefault="002362E7">
      <w:pPr>
        <w:pStyle w:val="CommentText"/>
      </w:pPr>
      <w:r>
        <w:rPr>
          <w:rStyle w:val="CommentReference"/>
        </w:rPr>
        <w:annotationRef/>
      </w:r>
      <w:r>
        <w:t xml:space="preserve">From this sentence, I’m not clear on what you plan to do exactly. Can this statement be made more explicit? </w:t>
      </w:r>
    </w:p>
    <w:p w14:paraId="51DA5EBC" w14:textId="1D6CA790" w:rsidR="002362E7" w:rsidRDefault="002362E7">
      <w:pPr>
        <w:pStyle w:val="CommentText"/>
      </w:pPr>
      <w:r>
        <w:t xml:space="preserve">How does social network analysis help you evaluate mentorship interventions? </w:t>
      </w:r>
    </w:p>
  </w:comment>
  <w:comment w:id="18" w:author="Fulco,Celia" w:date="2020-03-01T12:40:00Z" w:initials="F">
    <w:p w14:paraId="4B8D7E4E" w14:textId="494541B6" w:rsidR="002362E7" w:rsidRDefault="002362E7">
      <w:pPr>
        <w:pStyle w:val="CommentText"/>
      </w:pPr>
      <w:r>
        <w:rPr>
          <w:rStyle w:val="CommentReference"/>
        </w:rPr>
        <w:annotationRef/>
      </w:r>
      <w:r>
        <w:t>I don’t believe this term is politically correct these days. A population of gay and lesbian individuals? Men who have sex with men?</w:t>
      </w:r>
    </w:p>
  </w:comment>
  <w:comment w:id="19" w:author="Fulco,Celia" w:date="2020-03-01T12:41:00Z" w:initials="F">
    <w:p w14:paraId="00F6BBFC" w14:textId="133C0015" w:rsidR="002362E7" w:rsidRDefault="002362E7">
      <w:pPr>
        <w:pStyle w:val="CommentText"/>
      </w:pPr>
      <w:r>
        <w:rPr>
          <w:rStyle w:val="CommentReference"/>
        </w:rPr>
        <w:annotationRef/>
      </w:r>
      <w:r>
        <w:t>How was social network analysis helpful in this study? What did it allow the researchers to improve upon?</w:t>
      </w:r>
    </w:p>
  </w:comment>
  <w:comment w:id="24" w:author="Fulco,Celia" w:date="2020-03-01T12:48:00Z" w:initials="F">
    <w:p w14:paraId="0C8F035B" w14:textId="65508EBC" w:rsidR="002362E7" w:rsidRDefault="002362E7">
      <w:pPr>
        <w:pStyle w:val="CommentText"/>
      </w:pPr>
      <w:r>
        <w:rPr>
          <w:rStyle w:val="CommentReference"/>
        </w:rPr>
        <w:annotationRef/>
      </w:r>
      <w:r>
        <w:t xml:space="preserve">Define briefly or say: “which were called ‘mentor famil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5C1F7F" w15:done="1"/>
  <w15:commentEx w15:paraId="673EAA3B" w15:done="1"/>
  <w15:commentEx w15:paraId="3A7A8A15" w15:done="1"/>
  <w15:commentEx w15:paraId="4254799E" w15:done="1"/>
  <w15:commentEx w15:paraId="3FB7A18C" w15:done="1"/>
  <w15:commentEx w15:paraId="43D3494C" w15:done="1"/>
  <w15:commentEx w15:paraId="7DD90DBD" w15:done="1"/>
  <w15:commentEx w15:paraId="51DA5EBC" w15:done="1"/>
  <w15:commentEx w15:paraId="4B8D7E4E" w15:done="1"/>
  <w15:commentEx w15:paraId="00F6BBFC" w15:done="1"/>
  <w15:commentEx w15:paraId="0C8F035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5C1F7F" w16cid:durableId="222AFF48"/>
  <w16cid:commentId w16cid:paraId="673EAA3B" w16cid:durableId="222B088C"/>
  <w16cid:commentId w16cid:paraId="3A7A8A15" w16cid:durableId="222B0D5B"/>
  <w16cid:commentId w16cid:paraId="4254799E" w16cid:durableId="222B0D9E"/>
  <w16cid:commentId w16cid:paraId="3FB7A18C" w16cid:durableId="220A7825"/>
  <w16cid:commentId w16cid:paraId="43D3494C" w16cid:durableId="2204D4FD"/>
  <w16cid:commentId w16cid:paraId="7DD90DBD" w16cid:durableId="21E9673A"/>
  <w16cid:commentId w16cid:paraId="51DA5EBC" w16cid:durableId="2204FF6D"/>
  <w16cid:commentId w16cid:paraId="4B8D7E4E" w16cid:durableId="22062BA9"/>
  <w16cid:commentId w16cid:paraId="00F6BBFC" w16cid:durableId="22062BDC"/>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604CA" w14:textId="77777777" w:rsidR="00EF3A56" w:rsidRDefault="00EF3A56" w:rsidP="00D81811">
      <w:pPr>
        <w:spacing w:after="0" w:line="240" w:lineRule="auto"/>
      </w:pPr>
      <w:r>
        <w:separator/>
      </w:r>
    </w:p>
  </w:endnote>
  <w:endnote w:type="continuationSeparator" w:id="0">
    <w:p w14:paraId="43F474B1" w14:textId="77777777" w:rsidR="00EF3A56" w:rsidRDefault="00EF3A56"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AAAFC" w14:textId="77777777" w:rsidR="00EF3A56" w:rsidRDefault="00EF3A56" w:rsidP="00D81811">
      <w:pPr>
        <w:spacing w:after="0" w:line="240" w:lineRule="auto"/>
      </w:pPr>
      <w:r>
        <w:separator/>
      </w:r>
    </w:p>
  </w:footnote>
  <w:footnote w:type="continuationSeparator" w:id="0">
    <w:p w14:paraId="303A87EC" w14:textId="77777777" w:rsidR="00EF3A56" w:rsidRDefault="00EF3A56"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2362E7" w:rsidRPr="00A81373" w:rsidRDefault="002362E7"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2362E7" w:rsidRPr="007005D9" w:rsidRDefault="002362E7"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2362E7" w:rsidRPr="007005D9" w:rsidRDefault="002362E7">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rson w15:author="Fulco,Celia">
    <w15:presenceInfo w15:providerId="None" w15:userId="Fulco,Ce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3108"/>
    <w:rsid w:val="00006D9B"/>
    <w:rsid w:val="00011F2D"/>
    <w:rsid w:val="0001437A"/>
    <w:rsid w:val="00015715"/>
    <w:rsid w:val="0002227E"/>
    <w:rsid w:val="00022A5B"/>
    <w:rsid w:val="00035717"/>
    <w:rsid w:val="0003698C"/>
    <w:rsid w:val="00037860"/>
    <w:rsid w:val="00040847"/>
    <w:rsid w:val="00042123"/>
    <w:rsid w:val="0005247D"/>
    <w:rsid w:val="00053467"/>
    <w:rsid w:val="00054150"/>
    <w:rsid w:val="000566B1"/>
    <w:rsid w:val="00061F63"/>
    <w:rsid w:val="00064D4B"/>
    <w:rsid w:val="00070C30"/>
    <w:rsid w:val="00070CB1"/>
    <w:rsid w:val="0007138C"/>
    <w:rsid w:val="00085502"/>
    <w:rsid w:val="00093330"/>
    <w:rsid w:val="000A743B"/>
    <w:rsid w:val="000C302A"/>
    <w:rsid w:val="000D13A1"/>
    <w:rsid w:val="000D45D6"/>
    <w:rsid w:val="000D516F"/>
    <w:rsid w:val="000D5A52"/>
    <w:rsid w:val="000E50A5"/>
    <w:rsid w:val="000E6705"/>
    <w:rsid w:val="000F3B60"/>
    <w:rsid w:val="001004D9"/>
    <w:rsid w:val="00106842"/>
    <w:rsid w:val="001159C3"/>
    <w:rsid w:val="0012687D"/>
    <w:rsid w:val="00134444"/>
    <w:rsid w:val="00134474"/>
    <w:rsid w:val="00135404"/>
    <w:rsid w:val="00136964"/>
    <w:rsid w:val="001371DE"/>
    <w:rsid w:val="00143AB5"/>
    <w:rsid w:val="001448E0"/>
    <w:rsid w:val="001466DD"/>
    <w:rsid w:val="00147967"/>
    <w:rsid w:val="00151400"/>
    <w:rsid w:val="00153C4A"/>
    <w:rsid w:val="001606F6"/>
    <w:rsid w:val="00166F3C"/>
    <w:rsid w:val="00175115"/>
    <w:rsid w:val="001768A3"/>
    <w:rsid w:val="00180BDB"/>
    <w:rsid w:val="00184DB4"/>
    <w:rsid w:val="001941B5"/>
    <w:rsid w:val="0019526F"/>
    <w:rsid w:val="001A31EC"/>
    <w:rsid w:val="001B27C9"/>
    <w:rsid w:val="001B42B4"/>
    <w:rsid w:val="001B4F02"/>
    <w:rsid w:val="001B5DC9"/>
    <w:rsid w:val="001C1EB4"/>
    <w:rsid w:val="001C7E6F"/>
    <w:rsid w:val="001D12FF"/>
    <w:rsid w:val="001D15FD"/>
    <w:rsid w:val="001D24F2"/>
    <w:rsid w:val="001D4D22"/>
    <w:rsid w:val="001F42C3"/>
    <w:rsid w:val="00202F55"/>
    <w:rsid w:val="0020530C"/>
    <w:rsid w:val="00212D85"/>
    <w:rsid w:val="00225884"/>
    <w:rsid w:val="002325CC"/>
    <w:rsid w:val="00233296"/>
    <w:rsid w:val="002362E7"/>
    <w:rsid w:val="00242288"/>
    <w:rsid w:val="00245E31"/>
    <w:rsid w:val="002461CB"/>
    <w:rsid w:val="00265280"/>
    <w:rsid w:val="00270296"/>
    <w:rsid w:val="00272A9B"/>
    <w:rsid w:val="0027493C"/>
    <w:rsid w:val="002756C6"/>
    <w:rsid w:val="00283BEF"/>
    <w:rsid w:val="0029207A"/>
    <w:rsid w:val="002975B8"/>
    <w:rsid w:val="002A174F"/>
    <w:rsid w:val="002C2DDE"/>
    <w:rsid w:val="002C596A"/>
    <w:rsid w:val="002E5C36"/>
    <w:rsid w:val="002F4DA2"/>
    <w:rsid w:val="002F4E75"/>
    <w:rsid w:val="00311A61"/>
    <w:rsid w:val="003171AC"/>
    <w:rsid w:val="0032018D"/>
    <w:rsid w:val="00320E01"/>
    <w:rsid w:val="00322EDE"/>
    <w:rsid w:val="003230B6"/>
    <w:rsid w:val="00331F09"/>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CBD"/>
    <w:rsid w:val="00395503"/>
    <w:rsid w:val="00396266"/>
    <w:rsid w:val="003A2AF4"/>
    <w:rsid w:val="003A5677"/>
    <w:rsid w:val="003A5B68"/>
    <w:rsid w:val="003A5D58"/>
    <w:rsid w:val="003A60F1"/>
    <w:rsid w:val="003A7E45"/>
    <w:rsid w:val="003B785E"/>
    <w:rsid w:val="003B78B0"/>
    <w:rsid w:val="003C2EAB"/>
    <w:rsid w:val="003C4289"/>
    <w:rsid w:val="003C59B5"/>
    <w:rsid w:val="003D2A85"/>
    <w:rsid w:val="003E07F8"/>
    <w:rsid w:val="003E0F59"/>
    <w:rsid w:val="003E33EB"/>
    <w:rsid w:val="003E5655"/>
    <w:rsid w:val="003F1CA9"/>
    <w:rsid w:val="003F2211"/>
    <w:rsid w:val="003F22C4"/>
    <w:rsid w:val="003F2558"/>
    <w:rsid w:val="003F4142"/>
    <w:rsid w:val="003F77EB"/>
    <w:rsid w:val="00406A3C"/>
    <w:rsid w:val="00410642"/>
    <w:rsid w:val="004114E3"/>
    <w:rsid w:val="0041470A"/>
    <w:rsid w:val="00431E1F"/>
    <w:rsid w:val="00435D40"/>
    <w:rsid w:val="00436B7C"/>
    <w:rsid w:val="004555CB"/>
    <w:rsid w:val="0047153A"/>
    <w:rsid w:val="00477D91"/>
    <w:rsid w:val="004810B3"/>
    <w:rsid w:val="00485F44"/>
    <w:rsid w:val="004927C5"/>
    <w:rsid w:val="004A1E73"/>
    <w:rsid w:val="004A7E1F"/>
    <w:rsid w:val="004B24EA"/>
    <w:rsid w:val="004C204C"/>
    <w:rsid w:val="004C45E4"/>
    <w:rsid w:val="004C4C47"/>
    <w:rsid w:val="004C71BC"/>
    <w:rsid w:val="004D23F2"/>
    <w:rsid w:val="004D53C8"/>
    <w:rsid w:val="004D7D6C"/>
    <w:rsid w:val="004E0168"/>
    <w:rsid w:val="004E0273"/>
    <w:rsid w:val="004F2134"/>
    <w:rsid w:val="004F3CC1"/>
    <w:rsid w:val="004F5C55"/>
    <w:rsid w:val="00504971"/>
    <w:rsid w:val="005076FE"/>
    <w:rsid w:val="00521EAB"/>
    <w:rsid w:val="0052743E"/>
    <w:rsid w:val="00540302"/>
    <w:rsid w:val="005410D3"/>
    <w:rsid w:val="00543193"/>
    <w:rsid w:val="00545280"/>
    <w:rsid w:val="005459DB"/>
    <w:rsid w:val="005601D6"/>
    <w:rsid w:val="005654EA"/>
    <w:rsid w:val="005660E3"/>
    <w:rsid w:val="00567E84"/>
    <w:rsid w:val="0057773C"/>
    <w:rsid w:val="00584E86"/>
    <w:rsid w:val="005919EC"/>
    <w:rsid w:val="00594963"/>
    <w:rsid w:val="005A561E"/>
    <w:rsid w:val="005A5F06"/>
    <w:rsid w:val="005B0317"/>
    <w:rsid w:val="005B3B9B"/>
    <w:rsid w:val="005C36E8"/>
    <w:rsid w:val="005C3A47"/>
    <w:rsid w:val="005E2591"/>
    <w:rsid w:val="00600425"/>
    <w:rsid w:val="00602303"/>
    <w:rsid w:val="0060509C"/>
    <w:rsid w:val="00605DCC"/>
    <w:rsid w:val="0061174B"/>
    <w:rsid w:val="00620E3E"/>
    <w:rsid w:val="00637EC5"/>
    <w:rsid w:val="00641BC4"/>
    <w:rsid w:val="006447F9"/>
    <w:rsid w:val="00645A86"/>
    <w:rsid w:val="00651366"/>
    <w:rsid w:val="00654532"/>
    <w:rsid w:val="00657233"/>
    <w:rsid w:val="00663B5F"/>
    <w:rsid w:val="00665E17"/>
    <w:rsid w:val="00673137"/>
    <w:rsid w:val="00674992"/>
    <w:rsid w:val="00686246"/>
    <w:rsid w:val="00687733"/>
    <w:rsid w:val="00690EE6"/>
    <w:rsid w:val="00692FC8"/>
    <w:rsid w:val="006955EA"/>
    <w:rsid w:val="006A27D6"/>
    <w:rsid w:val="006B25C8"/>
    <w:rsid w:val="006B2967"/>
    <w:rsid w:val="006B7657"/>
    <w:rsid w:val="006C1C5B"/>
    <w:rsid w:val="006C22BC"/>
    <w:rsid w:val="006C4085"/>
    <w:rsid w:val="006C7EA8"/>
    <w:rsid w:val="006E6CCC"/>
    <w:rsid w:val="006E7E5F"/>
    <w:rsid w:val="007005D9"/>
    <w:rsid w:val="007277FF"/>
    <w:rsid w:val="00736BCB"/>
    <w:rsid w:val="0074258D"/>
    <w:rsid w:val="00744F76"/>
    <w:rsid w:val="00751060"/>
    <w:rsid w:val="007512C8"/>
    <w:rsid w:val="00751BE5"/>
    <w:rsid w:val="00757E43"/>
    <w:rsid w:val="00764270"/>
    <w:rsid w:val="00771B46"/>
    <w:rsid w:val="0077207E"/>
    <w:rsid w:val="0077633A"/>
    <w:rsid w:val="007776BE"/>
    <w:rsid w:val="00782B7D"/>
    <w:rsid w:val="00783127"/>
    <w:rsid w:val="0078585D"/>
    <w:rsid w:val="00787F27"/>
    <w:rsid w:val="0079519E"/>
    <w:rsid w:val="00797442"/>
    <w:rsid w:val="007A2BEC"/>
    <w:rsid w:val="007B07E6"/>
    <w:rsid w:val="007B645D"/>
    <w:rsid w:val="007D2E4A"/>
    <w:rsid w:val="007D637C"/>
    <w:rsid w:val="007E02E3"/>
    <w:rsid w:val="007E41D8"/>
    <w:rsid w:val="007E5C1B"/>
    <w:rsid w:val="007E72B2"/>
    <w:rsid w:val="007F7301"/>
    <w:rsid w:val="0080198F"/>
    <w:rsid w:val="00805DD6"/>
    <w:rsid w:val="008078B2"/>
    <w:rsid w:val="008108A0"/>
    <w:rsid w:val="00812E7E"/>
    <w:rsid w:val="00817025"/>
    <w:rsid w:val="0082002F"/>
    <w:rsid w:val="0082614E"/>
    <w:rsid w:val="00831FD1"/>
    <w:rsid w:val="00834C56"/>
    <w:rsid w:val="00837714"/>
    <w:rsid w:val="008408B4"/>
    <w:rsid w:val="00851BF2"/>
    <w:rsid w:val="00854380"/>
    <w:rsid w:val="008548AD"/>
    <w:rsid w:val="0086376D"/>
    <w:rsid w:val="00870162"/>
    <w:rsid w:val="00875361"/>
    <w:rsid w:val="008819C7"/>
    <w:rsid w:val="00891058"/>
    <w:rsid w:val="0089476F"/>
    <w:rsid w:val="008A2D59"/>
    <w:rsid w:val="008A4C31"/>
    <w:rsid w:val="008B4C59"/>
    <w:rsid w:val="008B4C7A"/>
    <w:rsid w:val="008B7459"/>
    <w:rsid w:val="008C3866"/>
    <w:rsid w:val="008C3BDC"/>
    <w:rsid w:val="008C4E85"/>
    <w:rsid w:val="008C5B7B"/>
    <w:rsid w:val="008D0E9C"/>
    <w:rsid w:val="008E135D"/>
    <w:rsid w:val="008E1A06"/>
    <w:rsid w:val="008E50EA"/>
    <w:rsid w:val="008E55B8"/>
    <w:rsid w:val="008E56F0"/>
    <w:rsid w:val="008E5A45"/>
    <w:rsid w:val="008F36C1"/>
    <w:rsid w:val="008F4B57"/>
    <w:rsid w:val="008F7A8E"/>
    <w:rsid w:val="00902A87"/>
    <w:rsid w:val="00906721"/>
    <w:rsid w:val="00911610"/>
    <w:rsid w:val="009121B0"/>
    <w:rsid w:val="00914BFE"/>
    <w:rsid w:val="00916173"/>
    <w:rsid w:val="009218E9"/>
    <w:rsid w:val="00931F99"/>
    <w:rsid w:val="0094140D"/>
    <w:rsid w:val="009434D4"/>
    <w:rsid w:val="009627E6"/>
    <w:rsid w:val="00964809"/>
    <w:rsid w:val="0097016A"/>
    <w:rsid w:val="00971D54"/>
    <w:rsid w:val="00991F15"/>
    <w:rsid w:val="0099378E"/>
    <w:rsid w:val="009950AF"/>
    <w:rsid w:val="009A1379"/>
    <w:rsid w:val="009B135A"/>
    <w:rsid w:val="009B3EDD"/>
    <w:rsid w:val="009B48C4"/>
    <w:rsid w:val="009B5B70"/>
    <w:rsid w:val="009C26CA"/>
    <w:rsid w:val="009C6BB0"/>
    <w:rsid w:val="009E0695"/>
    <w:rsid w:val="009E0977"/>
    <w:rsid w:val="009E6505"/>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71488"/>
    <w:rsid w:val="00A72DCF"/>
    <w:rsid w:val="00A81373"/>
    <w:rsid w:val="00A9463B"/>
    <w:rsid w:val="00A9537F"/>
    <w:rsid w:val="00AA4D06"/>
    <w:rsid w:val="00AA59C8"/>
    <w:rsid w:val="00AA6D63"/>
    <w:rsid w:val="00AA7F9E"/>
    <w:rsid w:val="00AB1053"/>
    <w:rsid w:val="00AB6283"/>
    <w:rsid w:val="00AC0AEC"/>
    <w:rsid w:val="00AD076E"/>
    <w:rsid w:val="00AD1936"/>
    <w:rsid w:val="00AD5057"/>
    <w:rsid w:val="00AD5E31"/>
    <w:rsid w:val="00AD6693"/>
    <w:rsid w:val="00AE0786"/>
    <w:rsid w:val="00B10A67"/>
    <w:rsid w:val="00B3471D"/>
    <w:rsid w:val="00B34950"/>
    <w:rsid w:val="00B3603E"/>
    <w:rsid w:val="00B37981"/>
    <w:rsid w:val="00B37D12"/>
    <w:rsid w:val="00B43E50"/>
    <w:rsid w:val="00B50087"/>
    <w:rsid w:val="00B546E8"/>
    <w:rsid w:val="00B62C57"/>
    <w:rsid w:val="00B6371A"/>
    <w:rsid w:val="00B66C29"/>
    <w:rsid w:val="00B76B41"/>
    <w:rsid w:val="00B7779C"/>
    <w:rsid w:val="00B852E6"/>
    <w:rsid w:val="00B951B3"/>
    <w:rsid w:val="00BA21D9"/>
    <w:rsid w:val="00BA24F1"/>
    <w:rsid w:val="00BA3657"/>
    <w:rsid w:val="00BA7CD8"/>
    <w:rsid w:val="00BB7755"/>
    <w:rsid w:val="00BC3C92"/>
    <w:rsid w:val="00BE1BF5"/>
    <w:rsid w:val="00BE6B20"/>
    <w:rsid w:val="00C016E0"/>
    <w:rsid w:val="00C07333"/>
    <w:rsid w:val="00C1209E"/>
    <w:rsid w:val="00C24A78"/>
    <w:rsid w:val="00C3663F"/>
    <w:rsid w:val="00C40200"/>
    <w:rsid w:val="00C42AAB"/>
    <w:rsid w:val="00C434DF"/>
    <w:rsid w:val="00C52815"/>
    <w:rsid w:val="00C60C2F"/>
    <w:rsid w:val="00C61384"/>
    <w:rsid w:val="00C6228B"/>
    <w:rsid w:val="00C63DE8"/>
    <w:rsid w:val="00C82072"/>
    <w:rsid w:val="00C85830"/>
    <w:rsid w:val="00C86927"/>
    <w:rsid w:val="00C87E29"/>
    <w:rsid w:val="00C87F28"/>
    <w:rsid w:val="00CA1CA6"/>
    <w:rsid w:val="00CB4CAD"/>
    <w:rsid w:val="00CC3415"/>
    <w:rsid w:val="00CC6EC4"/>
    <w:rsid w:val="00CD2739"/>
    <w:rsid w:val="00CD7611"/>
    <w:rsid w:val="00CE127C"/>
    <w:rsid w:val="00CF1DC1"/>
    <w:rsid w:val="00CF1E8F"/>
    <w:rsid w:val="00CF2051"/>
    <w:rsid w:val="00CF26E3"/>
    <w:rsid w:val="00CF6075"/>
    <w:rsid w:val="00D0069F"/>
    <w:rsid w:val="00D0721B"/>
    <w:rsid w:val="00D10102"/>
    <w:rsid w:val="00D139F2"/>
    <w:rsid w:val="00D1454E"/>
    <w:rsid w:val="00D145EF"/>
    <w:rsid w:val="00D24D47"/>
    <w:rsid w:val="00D25C85"/>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9064A"/>
    <w:rsid w:val="00D94EB7"/>
    <w:rsid w:val="00D97010"/>
    <w:rsid w:val="00DA0B4C"/>
    <w:rsid w:val="00DA71E4"/>
    <w:rsid w:val="00DB1A73"/>
    <w:rsid w:val="00DB6C53"/>
    <w:rsid w:val="00DD3CB1"/>
    <w:rsid w:val="00DD44FC"/>
    <w:rsid w:val="00DD7BDB"/>
    <w:rsid w:val="00DE186F"/>
    <w:rsid w:val="00DE40E3"/>
    <w:rsid w:val="00DE62BA"/>
    <w:rsid w:val="00DF2638"/>
    <w:rsid w:val="00DF46AF"/>
    <w:rsid w:val="00DF629E"/>
    <w:rsid w:val="00DF641A"/>
    <w:rsid w:val="00E03907"/>
    <w:rsid w:val="00E07568"/>
    <w:rsid w:val="00E13F18"/>
    <w:rsid w:val="00E141BB"/>
    <w:rsid w:val="00E26123"/>
    <w:rsid w:val="00E26344"/>
    <w:rsid w:val="00E264BA"/>
    <w:rsid w:val="00E4632A"/>
    <w:rsid w:val="00E46C33"/>
    <w:rsid w:val="00E51319"/>
    <w:rsid w:val="00E51459"/>
    <w:rsid w:val="00E52D83"/>
    <w:rsid w:val="00E53B6A"/>
    <w:rsid w:val="00E55E62"/>
    <w:rsid w:val="00E5790C"/>
    <w:rsid w:val="00E602E4"/>
    <w:rsid w:val="00E60551"/>
    <w:rsid w:val="00E60635"/>
    <w:rsid w:val="00E648A2"/>
    <w:rsid w:val="00E66505"/>
    <w:rsid w:val="00E704DA"/>
    <w:rsid w:val="00E7476B"/>
    <w:rsid w:val="00E87B00"/>
    <w:rsid w:val="00E90903"/>
    <w:rsid w:val="00EB1F2F"/>
    <w:rsid w:val="00EC4C95"/>
    <w:rsid w:val="00EC649D"/>
    <w:rsid w:val="00EC6F9E"/>
    <w:rsid w:val="00ED02EF"/>
    <w:rsid w:val="00ED0E00"/>
    <w:rsid w:val="00EF3A56"/>
    <w:rsid w:val="00EF65A9"/>
    <w:rsid w:val="00F1080F"/>
    <w:rsid w:val="00F115B1"/>
    <w:rsid w:val="00F21879"/>
    <w:rsid w:val="00F24C34"/>
    <w:rsid w:val="00F2576B"/>
    <w:rsid w:val="00F25DC7"/>
    <w:rsid w:val="00F31544"/>
    <w:rsid w:val="00F34DC6"/>
    <w:rsid w:val="00F35DDD"/>
    <w:rsid w:val="00F41898"/>
    <w:rsid w:val="00F428F7"/>
    <w:rsid w:val="00F43586"/>
    <w:rsid w:val="00F521D9"/>
    <w:rsid w:val="00F536EB"/>
    <w:rsid w:val="00F56A3C"/>
    <w:rsid w:val="00F56C12"/>
    <w:rsid w:val="00F56FBA"/>
    <w:rsid w:val="00F6090D"/>
    <w:rsid w:val="00F61B90"/>
    <w:rsid w:val="00F61E37"/>
    <w:rsid w:val="00F641D3"/>
    <w:rsid w:val="00F75243"/>
    <w:rsid w:val="00F859CE"/>
    <w:rsid w:val="00F91C86"/>
    <w:rsid w:val="00F9758D"/>
    <w:rsid w:val="00FB1862"/>
    <w:rsid w:val="00FB536A"/>
    <w:rsid w:val="00FC4CCE"/>
    <w:rsid w:val="00FC6DDA"/>
    <w:rsid w:val="00FD4B92"/>
    <w:rsid w:val="00FD4D00"/>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Drv6jD8xWdw" TargetMode="External"/><Relationship Id="rId1" Type="http://schemas.openxmlformats.org/officeDocument/2006/relationships/hyperlink" Target="https://writing.wisc.edu/handbook/style/ccs_activevo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openxmlformats.org/officeDocument/2006/relationships/hyperlink" Target="https://www.chhs.colostate.edu/cc/"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entoring.org/"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bbbso.ca/programs/go-gir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ABA2A-EF4C-484F-8421-AD6BCFCB0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8</TotalTime>
  <Pages>28</Pages>
  <Words>24883</Words>
  <Characters>141838</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6</cp:revision>
  <dcterms:created xsi:type="dcterms:W3CDTF">2020-03-29T17:04:00Z</dcterms:created>
  <dcterms:modified xsi:type="dcterms:W3CDTF">2020-05-08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